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75A7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65515235" w:rsidR="008C3904" w:rsidRDefault="008C3904" w:rsidP="002A72C5">
      <w:r>
        <w:t>Many successful IT artefacts today</w:t>
      </w:r>
      <w:r w:rsidR="00A44BEE">
        <w:t xml:space="preserve"> </w:t>
      </w:r>
      <w:r>
        <w:t>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164E0CFB"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497B6840"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architectural patterns and do not provide implementation details such as specific frameworks, vendors or environments</w:t>
      </w:r>
      <w:r w:rsidR="002C21D0">
        <w:t xml:space="preserve"> </w:t>
      </w:r>
    </w:p>
    <w:p w14:paraId="42355B8E" w14:textId="77777777" w:rsidR="00F1014B" w:rsidRDefault="00F1014B" w:rsidP="00F1014B">
      <w:pPr>
        <w:ind w:left="720"/>
      </w:pPr>
    </w:p>
    <w:p w14:paraId="335E7E17" w14:textId="650C1C1B"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622B44">
        <w:t>.</w:t>
      </w:r>
    </w:p>
    <w:p w14:paraId="6C7F224F" w14:textId="64541A45" w:rsidR="00E76772" w:rsidRDefault="00E76772" w:rsidP="00E76772">
      <w:pPr>
        <w:rPr>
          <w:b/>
          <w:bCs/>
        </w:rPr>
      </w:pPr>
    </w:p>
    <w:p w14:paraId="5CD1250D" w14:textId="44E4E041"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368DCB53" w14:textId="67DDF443" w:rsidR="00C20BA0" w:rsidRPr="009B718A" w:rsidRDefault="00B32F94" w:rsidP="00275A78">
      <w:pPr>
        <w:numPr>
          <w:ilvl w:val="0"/>
          <w:numId w:val="36"/>
        </w:numPr>
        <w:rPr>
          <w:b/>
          <w:bCs/>
        </w:rPr>
      </w:pPr>
      <w:r w:rsidRPr="009B718A">
        <w:rPr>
          <w:b/>
          <w:bCs/>
        </w:rPr>
        <w:t>RAs are effective artefacts for system development and communication:</w:t>
      </w:r>
      <w:r w:rsidR="00DF2352" w:rsidRPr="009B718A">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p>
    <w:p w14:paraId="2DC17440" w14:textId="77777777" w:rsidR="009B718A" w:rsidRPr="009B718A" w:rsidRDefault="009B718A" w:rsidP="009B718A">
      <w:pPr>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098FFF9" w:rsidR="00FD5E2E"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627AB693" w14:textId="7856F633" w:rsidR="000E6A78" w:rsidRPr="00DE5A2C" w:rsidRDefault="00513796" w:rsidP="000E6A78">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 xml:space="preserve">A reference architecture for Big Data solutions introducing a model to perform predictive analytics using Big Data technology (Geerdink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74A1B05A" w:rsidR="007A32CA" w:rsidRDefault="007A32CA" w:rsidP="005C0B49">
            <w:pPr>
              <w:jc w:val="center"/>
            </w:pPr>
            <w:r>
              <w:t xml:space="preserve">A reference architecture for Big Data systems in the national security domain </w:t>
            </w:r>
            <w:r w:rsidR="00CA4ED9">
              <w:fldChar w:fldCharType="begin"/>
            </w:r>
            <w:r w:rsidR="00CA4ED9">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CA4ED9">
              <w:rPr>
                <w:noProof/>
              </w:rPr>
              <w:t>(Klein, Buglak, Blockow, Wuttke, &amp; Cooper,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21A96FAB" w:rsidR="00E72973" w:rsidRDefault="00802B1B" w:rsidP="00002003">
      <w:r>
        <w:t xml:space="preserve">Within the past 10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7D056506"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r w:rsidR="004427CB">
        <w:t>most discuss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13011602"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classification</w:t>
      </w:r>
      <w:r w:rsidR="00D449EE">
        <w:t xml:space="preserve">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lastRenderedPageBreak/>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3312851E"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E806D6">
        <w:t>Two fundamental pillars of the evaluation is the correctness and the utility of the RA and how efficient</w:t>
      </w:r>
      <w:r w:rsidR="00D05EDF">
        <w:t>ly</w:t>
      </w:r>
      <w:r w:rsidR="00E806D6">
        <w:t xml:space="preserve">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36C404CE"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t>none of the these can really be directly applied to RAs.</w:t>
      </w:r>
    </w:p>
    <w:p w14:paraId="3823F268" w14:textId="77777777" w:rsidR="001F1A6F" w:rsidRDefault="00EF19FE" w:rsidP="00EB605D">
      <w:r>
        <w:t xml:space="preserve"> </w:t>
      </w:r>
    </w:p>
    <w:p w14:paraId="2554EF94" w14:textId="77777777"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a large number of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buildability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9C70F3">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4677B73D"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19611E5E"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r w:rsidR="00CA476F">
        <w:t xml:space="preserve">BD </w:t>
      </w:r>
      <w:r w:rsidR="001A041F">
        <w:t>i</w:t>
      </w:r>
      <w:r w:rsidR="001A041F">
        <w:t>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right database or databases, is an important architectural decision that the architect makes. This can also include patterns for data access, storag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w:t>
      </w:r>
      <w:r>
        <w:lastRenderedPageBreak/>
        <w:t xml:space="preserve">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r>
        <w:t>Similar to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w:t>
      </w:r>
      <w:r w:rsidR="001118D7">
        <w:lastRenderedPageBreak/>
        <w:t xml:space="preserve">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r w:rsidR="00A729AC">
        <w:rPr>
          <w:sz w:val="20"/>
          <w:szCs w:val="28"/>
        </w:rPr>
        <w:t xml:space="preserve">These </w:t>
      </w:r>
      <w:r w:rsidR="00A61607">
        <w:rPr>
          <w:sz w:val="20"/>
          <w:szCs w:val="28"/>
        </w:rPr>
        <w:t>research</w:t>
      </w:r>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lastRenderedPageBreak/>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r w:rsidRPr="00DF1E48">
              <w:rPr>
                <w:sz w:val="20"/>
                <w:szCs w:val="20"/>
              </w:rPr>
              <w:t>St.dev</w:t>
            </w:r>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3741DD">
      <w:pPr>
        <w:pStyle w:val="Heading1"/>
        <w:rPr>
          <w:rFonts w:eastAsia="PMingLiU"/>
          <w:sz w:val="24"/>
          <w:lang w:eastAsia="zh-TW"/>
        </w:rPr>
      </w:pPr>
      <w:r>
        <w:rPr>
          <w:sz w:val="18"/>
          <w:szCs w:val="20"/>
        </w:rPr>
        <w:br w:type="page"/>
      </w:r>
      <w:r w:rsidRPr="00B9047C">
        <w:rPr>
          <w:rFonts w:hint="eastAsia"/>
        </w:rPr>
        <w:lastRenderedPageBreak/>
        <w:t>Reference</w:t>
      </w:r>
      <w:r w:rsidR="006D1883" w:rsidRPr="006D1883">
        <w:rPr>
          <w:rFonts w:hint="eastAsia"/>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r w:rsidRPr="00C132EA">
        <w:rPr>
          <w:rFonts w:eastAsia="PMingLiU" w:hint="eastAsia"/>
          <w:szCs w:val="22"/>
          <w:lang w:eastAsia="zh-TW"/>
        </w:rPr>
        <w:t>Hevner,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r w:rsidRPr="00C132EA">
        <w:rPr>
          <w:rFonts w:eastAsia="PMingLiU"/>
          <w:szCs w:val="22"/>
          <w:lang w:eastAsia="zh-TW"/>
        </w:rPr>
        <w:t xml:space="preserve">Caverni,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Forget, A., Chiasson, S., &amp; Biddle, R. (2007). Persuasian as education for computer security. In T.</w:t>
      </w:r>
      <w:r>
        <w:rPr>
          <w:rFonts w:eastAsia="PMingLiU" w:hint="eastAsia"/>
          <w:szCs w:val="22"/>
          <w:lang w:eastAsia="zh-TW"/>
        </w:rPr>
        <w:t xml:space="preserve"> </w:t>
      </w:r>
      <w:r w:rsidRPr="004F6292">
        <w:rPr>
          <w:rFonts w:eastAsia="PMingLiU"/>
          <w:szCs w:val="22"/>
          <w:lang w:eastAsia="zh-TW"/>
        </w:rPr>
        <w:t xml:space="preserve">Bastiaens &amp; S. Carliner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ha,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40C79525" w14:textId="40608A63" w:rsidR="0079596A" w:rsidRPr="0079596A" w:rsidRDefault="00A75960" w:rsidP="0079596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79596A" w:rsidRPr="0079596A">
        <w:t xml:space="preserve">AI, V. (2019). Why do 87% of data science projects never make it into production? Retrieved from </w:t>
      </w:r>
      <w:hyperlink r:id="rId14" w:history="1">
        <w:r w:rsidR="0079596A" w:rsidRPr="0079596A">
          <w:rPr>
            <w:rStyle w:val="Hyperlink"/>
          </w:rPr>
          <w:t>https://venturebeat.com/2019/07/19/why-do-87-of-data-science-projects-never-make-it-into-production/</w:t>
        </w:r>
      </w:hyperlink>
    </w:p>
    <w:p w14:paraId="60F99318" w14:textId="77777777" w:rsidR="0079596A" w:rsidRPr="0079596A" w:rsidRDefault="0079596A" w:rsidP="0079596A">
      <w:pPr>
        <w:pStyle w:val="EndNoteBibliography"/>
        <w:ind w:left="720" w:hanging="720"/>
      </w:pPr>
      <w:r w:rsidRPr="0079596A">
        <w:t>Akhtar, P., Frynas, J. G., Mellahi, K., &amp; Ullah, S. (2019). Big data</w:t>
      </w:r>
      <w:r w:rsidRPr="0079596A">
        <w:rPr>
          <w:rFonts w:ascii="Cambria Math" w:hAnsi="Cambria Math" w:cs="Cambria Math"/>
        </w:rPr>
        <w:t>‐</w:t>
      </w:r>
      <w:r w:rsidRPr="0079596A">
        <w:t>savvy teams’ skills, big data</w:t>
      </w:r>
      <w:r w:rsidRPr="0079596A">
        <w:rPr>
          <w:rFonts w:ascii="Cambria Math" w:hAnsi="Cambria Math" w:cs="Cambria Math"/>
        </w:rPr>
        <w:t>‐</w:t>
      </w:r>
      <w:r w:rsidRPr="0079596A">
        <w:t xml:space="preserve">driven actions and business performance. </w:t>
      </w:r>
      <w:r w:rsidRPr="0079596A">
        <w:rPr>
          <w:i/>
        </w:rPr>
        <w:t>British Journal of Management, 30</w:t>
      </w:r>
      <w:r w:rsidRPr="0079596A">
        <w:t xml:space="preserve">(2), 252-271. </w:t>
      </w:r>
    </w:p>
    <w:p w14:paraId="729E028C" w14:textId="77777777" w:rsidR="0079596A" w:rsidRPr="0079596A" w:rsidRDefault="0079596A" w:rsidP="0079596A">
      <w:pPr>
        <w:pStyle w:val="EndNoteBibliography"/>
        <w:ind w:left="720" w:hanging="720"/>
      </w:pPr>
      <w:r w:rsidRPr="0079596A">
        <w:t xml:space="preserve">Angelov, S., Grefen, P., &amp; Greefhorst, D. (2009). </w:t>
      </w:r>
      <w:r w:rsidRPr="0079596A">
        <w:rPr>
          <w:i/>
        </w:rPr>
        <w:t>A classification of software reference architectures: Analyzing their success and effectiveness.</w:t>
      </w:r>
      <w:r w:rsidRPr="0079596A">
        <w:t xml:space="preserve"> Paper presented at the 2009 Joint Working IEEE/IFIP Conference on Software Architecture &amp; European Conference on Software Architecture.</w:t>
      </w:r>
    </w:p>
    <w:p w14:paraId="4928E3FE" w14:textId="77777777" w:rsidR="0079596A" w:rsidRPr="0079596A" w:rsidRDefault="0079596A" w:rsidP="0079596A">
      <w:pPr>
        <w:pStyle w:val="EndNoteBibliography"/>
        <w:ind w:left="720" w:hanging="720"/>
      </w:pPr>
      <w:r w:rsidRPr="0079596A">
        <w:t xml:space="preserve">Angelov, S., Grefen, P., &amp; Greefhorst, D. (2012). A framework for analysis and design of software reference architectures. </w:t>
      </w:r>
      <w:r w:rsidRPr="0079596A">
        <w:rPr>
          <w:i/>
        </w:rPr>
        <w:t>Information and Software Technology, 54</w:t>
      </w:r>
      <w:r w:rsidRPr="0079596A">
        <w:t xml:space="preserve">(4), 417-431. </w:t>
      </w:r>
    </w:p>
    <w:p w14:paraId="13FA950E" w14:textId="77777777" w:rsidR="0079596A" w:rsidRPr="0079596A" w:rsidRDefault="0079596A" w:rsidP="0079596A">
      <w:pPr>
        <w:pStyle w:val="EndNoteBibliography"/>
        <w:ind w:left="720" w:hanging="720"/>
      </w:pPr>
      <w:r w:rsidRPr="0079596A">
        <w:t xml:space="preserve">Angelov, S., Trienekens, J. J., &amp; Grefen, P. (2008). </w:t>
      </w:r>
      <w:r w:rsidRPr="0079596A">
        <w:rPr>
          <w:i/>
        </w:rPr>
        <w:t>Towards a method for the evaluation of reference architectures: Experiences from a case.</w:t>
      </w:r>
      <w:r w:rsidRPr="0079596A">
        <w:t xml:space="preserve"> Paper presented at the European Conference on Software Architecture.</w:t>
      </w:r>
    </w:p>
    <w:p w14:paraId="7D2897DE" w14:textId="77777777" w:rsidR="0079596A" w:rsidRPr="0079596A" w:rsidRDefault="0079596A" w:rsidP="0079596A">
      <w:pPr>
        <w:pStyle w:val="EndNoteBibliography"/>
        <w:ind w:left="720" w:hanging="720"/>
      </w:pPr>
      <w:r w:rsidRPr="0079596A">
        <w:t xml:space="preserve">Ataei, P., &amp; Litchfield, A. T. (2020). Big Data Reference Architectures, a systematic literature review. </w:t>
      </w:r>
    </w:p>
    <w:p w14:paraId="3CAD768E" w14:textId="77777777" w:rsidR="0079596A" w:rsidRPr="0079596A" w:rsidRDefault="0079596A" w:rsidP="0079596A">
      <w:pPr>
        <w:pStyle w:val="EndNoteBibliography"/>
        <w:ind w:left="720" w:hanging="720"/>
      </w:pPr>
      <w:r w:rsidRPr="0079596A">
        <w:lastRenderedPageBreak/>
        <w:t xml:space="preserve">Avgeriou, P. (2003). Describing, instantiating and evaluating a reference architecture: A case study. </w:t>
      </w:r>
      <w:r w:rsidRPr="0079596A">
        <w:rPr>
          <w:i/>
        </w:rPr>
        <w:t>Enterprise Architecture Journal, 342</w:t>
      </w:r>
      <w:r w:rsidRPr="0079596A">
        <w:t xml:space="preserve">, 1-24. </w:t>
      </w:r>
    </w:p>
    <w:p w14:paraId="464883CE" w14:textId="77777777" w:rsidR="0079596A" w:rsidRPr="0079596A" w:rsidRDefault="0079596A" w:rsidP="0079596A">
      <w:pPr>
        <w:pStyle w:val="EndNoteBibliography"/>
        <w:ind w:left="720" w:hanging="720"/>
      </w:pPr>
      <w:r w:rsidRPr="0079596A">
        <w:t xml:space="preserve">Banker, K., Garrett, D., Bakkum, P., &amp; Verch, S. (2016). </w:t>
      </w:r>
      <w:r w:rsidRPr="0079596A">
        <w:rPr>
          <w:i/>
        </w:rPr>
        <w:t>MongoDB in Action: Covers MongoDB version 3.0</w:t>
      </w:r>
      <w:r w:rsidRPr="0079596A">
        <w:t>: Simon and Schuster.</w:t>
      </w:r>
    </w:p>
    <w:p w14:paraId="2D6CC223" w14:textId="77777777" w:rsidR="0079596A" w:rsidRPr="0079596A" w:rsidRDefault="0079596A" w:rsidP="0079596A">
      <w:pPr>
        <w:pStyle w:val="EndNoteBibliography"/>
        <w:ind w:left="720" w:hanging="720"/>
      </w:pPr>
      <w:r w:rsidRPr="0079596A">
        <w:t xml:space="preserve">Bashari Rad, B., Akbarzadeh, N., Ataei, P., &amp; Khakbiz, Y. (2016). Security and Privacy Challenges in Big Data Era. </w:t>
      </w:r>
      <w:r w:rsidRPr="0079596A">
        <w:rPr>
          <w:i/>
        </w:rPr>
        <w:t>International Journal of Control Theory and Applications, 9</w:t>
      </w:r>
      <w:r w:rsidRPr="0079596A">
        <w:t xml:space="preserve">(43), 437-448. </w:t>
      </w:r>
    </w:p>
    <w:p w14:paraId="7B448A80" w14:textId="77777777" w:rsidR="0079596A" w:rsidRPr="0079596A" w:rsidRDefault="0079596A" w:rsidP="0079596A">
      <w:pPr>
        <w:pStyle w:val="EndNoteBibliography"/>
        <w:ind w:left="720" w:hanging="720"/>
      </w:pPr>
      <w:r w:rsidRPr="0079596A">
        <w:t xml:space="preserve">Bengtsson, P., Lassing, N., Bosch, J., &amp; van Vliet, H. (2004). Architecture-level modifiability analysis (ALMA). </w:t>
      </w:r>
      <w:r w:rsidRPr="0079596A">
        <w:rPr>
          <w:i/>
        </w:rPr>
        <w:t>Journal of Systems and Software, 69</w:t>
      </w:r>
      <w:r w:rsidRPr="0079596A">
        <w:t xml:space="preserve">(1-2), 129-147. </w:t>
      </w:r>
    </w:p>
    <w:p w14:paraId="1325B4BF" w14:textId="77777777" w:rsidR="0079596A" w:rsidRPr="0079596A" w:rsidRDefault="0079596A" w:rsidP="0079596A">
      <w:pPr>
        <w:pStyle w:val="EndNoteBibliography"/>
        <w:ind w:left="720" w:hanging="720"/>
      </w:pPr>
      <w:r w:rsidRPr="0079596A">
        <w:t xml:space="preserve">Borrego, M., Foster, M. J., &amp; Froyd, J. E. (2014). Systematic literature reviews in engineering education and other developing interdisciplinary fields. </w:t>
      </w:r>
      <w:r w:rsidRPr="0079596A">
        <w:rPr>
          <w:i/>
        </w:rPr>
        <w:t>Journal of Engineering Education, 103</w:t>
      </w:r>
      <w:r w:rsidRPr="0079596A">
        <w:t xml:space="preserve">(1), 45-76. </w:t>
      </w:r>
    </w:p>
    <w:p w14:paraId="6B965ACA" w14:textId="77777777" w:rsidR="0079596A" w:rsidRPr="0079596A" w:rsidRDefault="0079596A" w:rsidP="0079596A">
      <w:pPr>
        <w:pStyle w:val="EndNoteBibliography"/>
        <w:ind w:left="720" w:hanging="720"/>
      </w:pPr>
      <w:r w:rsidRPr="0079596A">
        <w:t xml:space="preserve">Bosch, J. (2000). </w:t>
      </w:r>
      <w:r w:rsidRPr="0079596A">
        <w:rPr>
          <w:i/>
        </w:rPr>
        <w:t>Design and use of software architectures: adopting and evolving a product-line approach</w:t>
      </w:r>
      <w:r w:rsidRPr="0079596A">
        <w:t>: Pearson Education.</w:t>
      </w:r>
    </w:p>
    <w:p w14:paraId="04FCCE3A" w14:textId="77777777" w:rsidR="0079596A" w:rsidRPr="0079596A" w:rsidRDefault="0079596A" w:rsidP="0079596A">
      <w:pPr>
        <w:pStyle w:val="EndNoteBibliography"/>
        <w:ind w:left="720" w:hanging="720"/>
      </w:pPr>
      <w:r w:rsidRPr="0079596A">
        <w:t xml:space="preserve">Cackett, D. (2013). Information Management and Big data: A Reference Architecture. </w:t>
      </w:r>
      <w:r w:rsidRPr="0079596A">
        <w:rPr>
          <w:i/>
        </w:rPr>
        <w:t>Oracle: Redwood City, CA, USA</w:t>
      </w:r>
      <w:r w:rsidRPr="0079596A">
        <w:t xml:space="preserve">. </w:t>
      </w:r>
    </w:p>
    <w:p w14:paraId="1681C8E0" w14:textId="77777777" w:rsidR="0079596A" w:rsidRPr="0079596A" w:rsidRDefault="0079596A" w:rsidP="0079596A">
      <w:pPr>
        <w:pStyle w:val="EndNoteBibliography"/>
        <w:ind w:left="720" w:hanging="720"/>
      </w:pPr>
      <w:r w:rsidRPr="0079596A">
        <w:t xml:space="preserve">Carpenter, J., &amp; Hewitt, E. (2020). </w:t>
      </w:r>
      <w:r w:rsidRPr="0079596A">
        <w:rPr>
          <w:i/>
        </w:rPr>
        <w:t>Cassandra: the definitive guide: distributed data at web scale</w:t>
      </w:r>
      <w:r w:rsidRPr="0079596A">
        <w:t>: O'Reilly Media.</w:t>
      </w:r>
    </w:p>
    <w:p w14:paraId="0CF2E0C2" w14:textId="77777777" w:rsidR="0079596A" w:rsidRPr="0079596A" w:rsidRDefault="0079596A" w:rsidP="0079596A">
      <w:pPr>
        <w:pStyle w:val="EndNoteBibliography"/>
        <w:ind w:left="720" w:hanging="720"/>
      </w:pPr>
      <w:r w:rsidRPr="0079596A">
        <w:t xml:space="preserve">Chang, W. L., &amp; Boyd, D. (2018). </w:t>
      </w:r>
      <w:r w:rsidRPr="0079596A">
        <w:rPr>
          <w:i/>
        </w:rPr>
        <w:t>NIST Big Data Interoperability Framework: Volume 6, Big Data Reference Architecture</w:t>
      </w:r>
      <w:r w:rsidRPr="0079596A">
        <w:t xml:space="preserve">. Retrieved from </w:t>
      </w:r>
    </w:p>
    <w:p w14:paraId="67C1112A" w14:textId="77777777" w:rsidR="0079596A" w:rsidRPr="0079596A" w:rsidRDefault="0079596A" w:rsidP="0079596A">
      <w:pPr>
        <w:pStyle w:val="EndNoteBibliography"/>
        <w:ind w:left="720" w:hanging="720"/>
      </w:pPr>
      <w:r w:rsidRPr="0079596A">
        <w:t xml:space="preserve">Chang, W. L., &amp; Grady, N. (2015). </w:t>
      </w:r>
      <w:r w:rsidRPr="0079596A">
        <w:rPr>
          <w:i/>
        </w:rPr>
        <w:t>NIST Big Data Interoperability Framework: Volume 1, Big Data Definitions</w:t>
      </w:r>
      <w:r w:rsidRPr="0079596A">
        <w:t xml:space="preserve">. Retrieved from </w:t>
      </w:r>
    </w:p>
    <w:p w14:paraId="79F6801C" w14:textId="77777777" w:rsidR="0079596A" w:rsidRPr="0079596A" w:rsidRDefault="0079596A" w:rsidP="0079596A">
      <w:pPr>
        <w:pStyle w:val="EndNoteBibliography"/>
        <w:ind w:left="720" w:hanging="720"/>
      </w:pPr>
      <w:r w:rsidRPr="0079596A">
        <w:t xml:space="preserve">Chang, W. L., &amp; Mishra, S. (2015). </w:t>
      </w:r>
      <w:r w:rsidRPr="0079596A">
        <w:rPr>
          <w:i/>
        </w:rPr>
        <w:t>NIST Big Data Interoperability Framework: Volume 5, Architectures White Paper Survey</w:t>
      </w:r>
      <w:r w:rsidRPr="0079596A">
        <w:t xml:space="preserve">. Retrieved from </w:t>
      </w:r>
    </w:p>
    <w:p w14:paraId="302B91FF" w14:textId="77777777" w:rsidR="0079596A" w:rsidRPr="0079596A" w:rsidRDefault="0079596A" w:rsidP="0079596A">
      <w:pPr>
        <w:pStyle w:val="EndNoteBibliography"/>
        <w:ind w:left="720" w:hanging="720"/>
      </w:pPr>
      <w:r w:rsidRPr="0079596A">
        <w:t xml:space="preserve">Chen, H.-M., Kazman, R., Garbajosa, J., &amp; Gonzalez, E. (2017). </w:t>
      </w:r>
      <w:r w:rsidRPr="0079596A">
        <w:rPr>
          <w:i/>
        </w:rPr>
        <w:t>Big Data Value Engineering for Business Model Innovation.</w:t>
      </w:r>
      <w:r w:rsidRPr="0079596A">
        <w:t xml:space="preserve"> Paper presented at the Proceedings of the 50th Hawaii International Conference on System Sciences.</w:t>
      </w:r>
    </w:p>
    <w:p w14:paraId="6D8BE741" w14:textId="77777777" w:rsidR="0079596A" w:rsidRPr="0079596A" w:rsidRDefault="0079596A" w:rsidP="0079596A">
      <w:pPr>
        <w:pStyle w:val="EndNoteBibliography"/>
        <w:ind w:left="720" w:hanging="720"/>
      </w:pPr>
      <w:r w:rsidRPr="0079596A">
        <w:t xml:space="preserve">Chen, H.-M., Kazman, R., &amp; Haziyev, S. (2016). Agile big data analytics for web-based systems: An architecture-centric approach. </w:t>
      </w:r>
      <w:r w:rsidRPr="0079596A">
        <w:rPr>
          <w:i/>
        </w:rPr>
        <w:t>IEEE Transactions on Big Data, 2</w:t>
      </w:r>
      <w:r w:rsidRPr="0079596A">
        <w:t xml:space="preserve">(3), 234-248. </w:t>
      </w:r>
    </w:p>
    <w:p w14:paraId="3928DAD6" w14:textId="77777777" w:rsidR="0079596A" w:rsidRPr="0079596A" w:rsidRDefault="0079596A" w:rsidP="0079596A">
      <w:pPr>
        <w:pStyle w:val="EndNoteBibliography"/>
        <w:ind w:left="720" w:hanging="720"/>
      </w:pPr>
      <w:r w:rsidRPr="0079596A">
        <w:t xml:space="preserve">Cuzzocrea, A. (2016). </w:t>
      </w:r>
      <w:r w:rsidRPr="0079596A">
        <w:rPr>
          <w:i/>
        </w:rPr>
        <w:t>A reference architecture for supporting secure big data analytics over cloud-enabled relational databases.</w:t>
      </w:r>
      <w:r w:rsidRPr="0079596A">
        <w:t xml:space="preserve"> Paper presented at the 2016 IEEE 40th Annual Computer Software and Applications Conference (COMPSAC).</w:t>
      </w:r>
    </w:p>
    <w:p w14:paraId="31B237C2" w14:textId="77777777" w:rsidR="0079596A" w:rsidRPr="0079596A" w:rsidRDefault="0079596A" w:rsidP="0079596A">
      <w:pPr>
        <w:pStyle w:val="EndNoteBibliography"/>
        <w:ind w:left="720" w:hanging="720"/>
      </w:pPr>
      <w:r w:rsidRPr="0079596A">
        <w:t xml:space="preserve">Demchenko, Y., De Laat, C., &amp; Membrey, P. (2014). </w:t>
      </w:r>
      <w:r w:rsidRPr="0079596A">
        <w:rPr>
          <w:i/>
        </w:rPr>
        <w:t>Defining architecture components of the Big Data Ecosystem.</w:t>
      </w:r>
      <w:r w:rsidRPr="0079596A">
        <w:t xml:space="preserve"> Paper presented at the 2014 International conference on collaboration technologies and systems (CTS).</w:t>
      </w:r>
    </w:p>
    <w:p w14:paraId="50E716FD" w14:textId="77777777" w:rsidR="0079596A" w:rsidRPr="0079596A" w:rsidRDefault="0079596A" w:rsidP="0079596A">
      <w:pPr>
        <w:pStyle w:val="EndNoteBibliography"/>
        <w:ind w:left="720" w:hanging="720"/>
      </w:pPr>
      <w:r w:rsidRPr="0079596A">
        <w:t xml:space="preserve">Derras, M., Deruelle, L., Douin, J.-M., Levy, N., Losavio, F., Pollet, Y., &amp; Reiner, V. (2018). </w:t>
      </w:r>
      <w:r w:rsidRPr="0079596A">
        <w:rPr>
          <w:i/>
        </w:rPr>
        <w:t>Reference Architecture Design: A Practical Approach.</w:t>
      </w:r>
      <w:r w:rsidRPr="0079596A">
        <w:t xml:space="preserve"> Paper presented at the ICSOFT.</w:t>
      </w:r>
    </w:p>
    <w:p w14:paraId="256ED684" w14:textId="77777777" w:rsidR="0079596A" w:rsidRPr="0079596A" w:rsidRDefault="0079596A" w:rsidP="0079596A">
      <w:pPr>
        <w:pStyle w:val="EndNoteBibliography"/>
        <w:ind w:left="720" w:hanging="720"/>
      </w:pPr>
      <w:r w:rsidRPr="0079596A">
        <w:t xml:space="preserve">Erevelles, S., Fukawa, N., &amp; Swayne, L. (2016). Big Data consumer analytics and the transformation of marketing. </w:t>
      </w:r>
      <w:r w:rsidRPr="0079596A">
        <w:rPr>
          <w:i/>
        </w:rPr>
        <w:t>Journal of Business Research, 69</w:t>
      </w:r>
      <w:r w:rsidRPr="0079596A">
        <w:t xml:space="preserve">(2), 897-904. </w:t>
      </w:r>
    </w:p>
    <w:p w14:paraId="7E7396A8" w14:textId="77777777" w:rsidR="0079596A" w:rsidRPr="0079596A" w:rsidRDefault="0079596A" w:rsidP="0079596A">
      <w:pPr>
        <w:pStyle w:val="EndNoteBibliography"/>
        <w:ind w:left="720" w:hanging="720"/>
      </w:pPr>
      <w:r w:rsidRPr="0079596A">
        <w:t xml:space="preserve">Galster, M., &amp; Avgeriou, P. (2011). </w:t>
      </w:r>
      <w:r w:rsidRPr="0079596A">
        <w:rPr>
          <w:i/>
        </w:rPr>
        <w:t>Empirically-grounded reference architectures: a proposal.</w:t>
      </w:r>
      <w:r w:rsidRPr="0079596A">
        <w:t xml:space="preserve"> Paper presented at the Proceedings of the joint ACM SIGSOFT conference--QoSA and ACM SIGSOFT symposium--ISARCS on Quality of software architectures--QoSA and architecting critical systems--ISARCS.</w:t>
      </w:r>
    </w:p>
    <w:p w14:paraId="6C2A43B6" w14:textId="77777777" w:rsidR="0079596A" w:rsidRPr="0079596A" w:rsidRDefault="0079596A" w:rsidP="0079596A">
      <w:pPr>
        <w:pStyle w:val="EndNoteBibliography"/>
        <w:ind w:left="720" w:hanging="720"/>
      </w:pPr>
      <w:r w:rsidRPr="0079596A">
        <w:t xml:space="preserve">Gan, Y., Zhang, Y., Cheng, D., Shetty, A., Rathi, P., Katarki, N., . . . Jackson, B. (2019). </w:t>
      </w:r>
      <w:r w:rsidRPr="0079596A">
        <w:rPr>
          <w:i/>
        </w:rPr>
        <w:t>An open-source benchmark suite for microservices and their hardware-software implications for cloud &amp; edge systems.</w:t>
      </w:r>
      <w:r w:rsidRPr="0079596A">
        <w:t xml:space="preserve"> Paper presented at the Proceedings of the Twenty-Fourth International Conference on Architectural Support for Programming Languages and Operating Systems.</w:t>
      </w:r>
    </w:p>
    <w:p w14:paraId="69AB3406" w14:textId="22C6870D" w:rsidR="0079596A" w:rsidRPr="0079596A" w:rsidRDefault="0079596A" w:rsidP="0079596A">
      <w:pPr>
        <w:pStyle w:val="EndNoteBibliography"/>
        <w:ind w:left="720" w:hanging="720"/>
      </w:pPr>
      <w:r w:rsidRPr="0079596A">
        <w:t xml:space="preserve">Gartner. (2014). Survey Analysis: Big Data Investment Grows but Deployments Remain Scarce in 2014. Retrieved from </w:t>
      </w:r>
      <w:hyperlink r:id="rId15" w:history="1">
        <w:r w:rsidRPr="0079596A">
          <w:rPr>
            <w:rStyle w:val="Hyperlink"/>
          </w:rPr>
          <w:t>http://www.gartner.com/document/2841519</w:t>
        </w:r>
      </w:hyperlink>
    </w:p>
    <w:p w14:paraId="76831850" w14:textId="77777777" w:rsidR="0079596A" w:rsidRPr="0079596A" w:rsidRDefault="0079596A" w:rsidP="0079596A">
      <w:pPr>
        <w:pStyle w:val="EndNoteBibliography"/>
        <w:ind w:left="720" w:hanging="720"/>
      </w:pPr>
      <w:r w:rsidRPr="0079596A">
        <w:t xml:space="preserve">Geerdink, B. (2013). </w:t>
      </w:r>
      <w:r w:rsidRPr="0079596A">
        <w:rPr>
          <w:i/>
        </w:rPr>
        <w:t>A reference architecture for big data solutions introducing a model to perform predictive analytics using big data technology.</w:t>
      </w:r>
      <w:r w:rsidRPr="0079596A">
        <w:t xml:space="preserve"> Paper presented at the 8th </w:t>
      </w:r>
      <w:r w:rsidRPr="0079596A">
        <w:lastRenderedPageBreak/>
        <w:t>International Conference for Internet Technology and Secured Transactions (ICITST-2013).</w:t>
      </w:r>
    </w:p>
    <w:p w14:paraId="60A532B6" w14:textId="77777777" w:rsidR="0079596A" w:rsidRPr="0079596A" w:rsidRDefault="0079596A" w:rsidP="0079596A">
      <w:pPr>
        <w:pStyle w:val="EndNoteBibliography"/>
        <w:ind w:left="720" w:hanging="720"/>
      </w:pPr>
      <w:r w:rsidRPr="0079596A">
        <w:t xml:space="preserve">Ghandour, A. (2015). Big Data driven e-commerce architecture. </w:t>
      </w:r>
      <w:r w:rsidRPr="0079596A">
        <w:rPr>
          <w:i/>
        </w:rPr>
        <w:t>International Journal of Economics, Commerce and Management, 3</w:t>
      </w:r>
      <w:r w:rsidRPr="0079596A">
        <w:t xml:space="preserve">(5), 940-947. </w:t>
      </w:r>
    </w:p>
    <w:p w14:paraId="15D72CD4" w14:textId="77777777" w:rsidR="0079596A" w:rsidRPr="0079596A" w:rsidRDefault="0079596A" w:rsidP="0079596A">
      <w:pPr>
        <w:pStyle w:val="EndNoteBibliography"/>
        <w:ind w:left="720" w:hanging="720"/>
      </w:pPr>
      <w:r w:rsidRPr="0079596A">
        <w:t xml:space="preserve">Gorton, I., &amp; Klein, J. (2015). Distribution, Data, Deployment. </w:t>
      </w:r>
      <w:r w:rsidRPr="0079596A">
        <w:rPr>
          <w:i/>
        </w:rPr>
        <w:t>STC 2015</w:t>
      </w:r>
      <w:r w:rsidRPr="0079596A">
        <w:t xml:space="preserve">, 78. </w:t>
      </w:r>
    </w:p>
    <w:p w14:paraId="3B4EF298" w14:textId="77777777" w:rsidR="0079596A" w:rsidRPr="0079596A" w:rsidRDefault="0079596A" w:rsidP="0079596A">
      <w:pPr>
        <w:pStyle w:val="EndNoteBibliography"/>
        <w:ind w:left="720" w:hanging="720"/>
      </w:pPr>
      <w:r w:rsidRPr="0079596A">
        <w:t xml:space="preserve">Heilig, L., &amp; Voß, S. (2017). Managing cloud-based Big Data platforms: A reference architecture and cost perspective. In </w:t>
      </w:r>
      <w:r w:rsidRPr="0079596A">
        <w:rPr>
          <w:i/>
        </w:rPr>
        <w:t>Big Data Management</w:t>
      </w:r>
      <w:r w:rsidRPr="0079596A">
        <w:t xml:space="preserve"> (pp. 29-45): Springer.</w:t>
      </w:r>
    </w:p>
    <w:p w14:paraId="261FAC0F" w14:textId="77777777" w:rsidR="0079596A" w:rsidRPr="0079596A" w:rsidRDefault="0079596A" w:rsidP="0079596A">
      <w:pPr>
        <w:pStyle w:val="EndNoteBibliography"/>
        <w:ind w:left="720" w:hanging="720"/>
      </w:pPr>
      <w:r w:rsidRPr="0079596A">
        <w:t xml:space="preserve">Hevner, A. R., March, S. T., Park, J., &amp; Ram, S. (2004). Design science in information systems research. </w:t>
      </w:r>
      <w:r w:rsidRPr="0079596A">
        <w:rPr>
          <w:i/>
        </w:rPr>
        <w:t>MIS quarterly</w:t>
      </w:r>
      <w:r w:rsidRPr="0079596A">
        <w:t xml:space="preserve">, 75-105. </w:t>
      </w:r>
    </w:p>
    <w:p w14:paraId="4D7DFF18" w14:textId="77777777" w:rsidR="0079596A" w:rsidRPr="0079596A" w:rsidRDefault="0079596A" w:rsidP="0079596A">
      <w:pPr>
        <w:pStyle w:val="EndNoteBibliography"/>
        <w:ind w:left="720" w:hanging="720"/>
      </w:pPr>
      <w:r w:rsidRPr="0079596A">
        <w:t>Hilliard, R. ISO/IEC/IEEE 42010. In.</w:t>
      </w:r>
    </w:p>
    <w:p w14:paraId="469AAB7F" w14:textId="1C6D2092" w:rsidR="0079596A" w:rsidRPr="0079596A" w:rsidRDefault="0079596A" w:rsidP="0079596A">
      <w:pPr>
        <w:pStyle w:val="EndNoteBibliography"/>
        <w:ind w:left="720" w:hanging="720"/>
      </w:pPr>
      <w:r w:rsidRPr="0079596A">
        <w:t xml:space="preserve">House, W. (2012). Big Data is a Big Deal. Retrieved from </w:t>
      </w:r>
      <w:hyperlink r:id="rId16" w:history="1">
        <w:r w:rsidRPr="0079596A">
          <w:rPr>
            <w:rStyle w:val="Hyperlink"/>
          </w:rPr>
          <w:t>https://obamawhitehouse.archives.gov/blog/2012/03/29/big-data-big-deal</w:t>
        </w:r>
      </w:hyperlink>
    </w:p>
    <w:p w14:paraId="5FB7B503" w14:textId="77777777" w:rsidR="0079596A" w:rsidRPr="0079596A" w:rsidRDefault="0079596A" w:rsidP="0079596A">
      <w:pPr>
        <w:pStyle w:val="EndNoteBibliography"/>
        <w:ind w:left="720" w:hanging="720"/>
      </w:pPr>
      <w:r w:rsidRPr="0079596A">
        <w:t xml:space="preserve">Hummel, O., Eichelberger, H., Giloj, A., Werle, D., &amp; Schmid, K. (2018). </w:t>
      </w:r>
      <w:r w:rsidRPr="0079596A">
        <w:rPr>
          <w:i/>
        </w:rPr>
        <w:t>A collection of software engineering challenges for big data system development.</w:t>
      </w:r>
      <w:r w:rsidRPr="0079596A">
        <w:t xml:space="preserve"> Paper presented at the 2018 44th Euromicro Conference on Software Engineering and Advanced Applications (SEAA).</w:t>
      </w:r>
    </w:p>
    <w:p w14:paraId="325F9A3D" w14:textId="77777777" w:rsidR="0079596A" w:rsidRPr="0079596A" w:rsidRDefault="0079596A" w:rsidP="0079596A">
      <w:pPr>
        <w:pStyle w:val="EndNoteBibliography"/>
        <w:ind w:left="720" w:hanging="720"/>
      </w:pPr>
      <w:r w:rsidRPr="0079596A">
        <w:t xml:space="preserve">Jagadish, H. V., Gehrke, J., Labrinidis, A., Papakonstantinou, Y., Patel, J. M., Ramakrishnan, R., &amp; Shahabi, C. (2014). Big data and its technical challenges. </w:t>
      </w:r>
      <w:r w:rsidRPr="0079596A">
        <w:rPr>
          <w:i/>
        </w:rPr>
        <w:t>Communications of the ACM, 57</w:t>
      </w:r>
      <w:r w:rsidRPr="0079596A">
        <w:t xml:space="preserve">(7), 86-94. </w:t>
      </w:r>
    </w:p>
    <w:p w14:paraId="3A2D27F4" w14:textId="77777777" w:rsidR="0079596A" w:rsidRPr="0079596A" w:rsidRDefault="0079596A" w:rsidP="0079596A">
      <w:pPr>
        <w:pStyle w:val="EndNoteBibliography"/>
        <w:ind w:left="720" w:hanging="720"/>
      </w:pPr>
      <w:r w:rsidRPr="0079596A">
        <w:t xml:space="preserve">Josey, A. (2016). </w:t>
      </w:r>
      <w:r w:rsidRPr="0079596A">
        <w:rPr>
          <w:i/>
        </w:rPr>
        <w:t>TOGAF® Version 9.1-A Pocket Guide</w:t>
      </w:r>
      <w:r w:rsidRPr="0079596A">
        <w:t>: Van Haren.</w:t>
      </w:r>
    </w:p>
    <w:p w14:paraId="6CD12F94" w14:textId="77777777" w:rsidR="0079596A" w:rsidRPr="0079596A" w:rsidRDefault="0079596A" w:rsidP="0079596A">
      <w:pPr>
        <w:pStyle w:val="EndNoteBibliography"/>
        <w:ind w:left="720" w:hanging="720"/>
      </w:pPr>
      <w:r w:rsidRPr="0079596A">
        <w:t xml:space="preserve">Josey, A., Lankhorst, M., Band, I., Jonkers, H., &amp; Quartel, D. (2016). An introduction to the ArchiMate® 3.0 specification. </w:t>
      </w:r>
      <w:r w:rsidRPr="0079596A">
        <w:rPr>
          <w:i/>
        </w:rPr>
        <w:t>White Paper from The Open Group</w:t>
      </w:r>
      <w:r w:rsidRPr="0079596A">
        <w:t xml:space="preserve">. </w:t>
      </w:r>
    </w:p>
    <w:p w14:paraId="77BB2A65" w14:textId="77777777" w:rsidR="0079596A" w:rsidRPr="0079596A" w:rsidRDefault="0079596A" w:rsidP="0079596A">
      <w:pPr>
        <w:pStyle w:val="EndNoteBibliography"/>
        <w:ind w:left="720" w:hanging="720"/>
      </w:pPr>
      <w:r w:rsidRPr="0079596A">
        <w:t xml:space="preserve">Kazman, R., Abowd, G., Bass, L., &amp; Clements, P. (1996). Scenario-based analysis of software architecture. </w:t>
      </w:r>
      <w:r w:rsidRPr="0079596A">
        <w:rPr>
          <w:i/>
        </w:rPr>
        <w:t>IEEE software, 13</w:t>
      </w:r>
      <w:r w:rsidRPr="0079596A">
        <w:t xml:space="preserve">(6), 47-55. </w:t>
      </w:r>
    </w:p>
    <w:p w14:paraId="498ECF32" w14:textId="77777777" w:rsidR="0079596A" w:rsidRPr="0079596A" w:rsidRDefault="0079596A" w:rsidP="0079596A">
      <w:pPr>
        <w:pStyle w:val="EndNoteBibliography"/>
        <w:ind w:left="720" w:hanging="720"/>
      </w:pPr>
      <w:r w:rsidRPr="0079596A">
        <w:t xml:space="preserve">Kazman, R., Klein, M., Barbacci, M., Longstaff, T., Lipson, H., &amp; Carriere, J. (1998). </w:t>
      </w:r>
      <w:r w:rsidRPr="0079596A">
        <w:rPr>
          <w:i/>
        </w:rPr>
        <w:t>The architecture tradeoff analysis method.</w:t>
      </w:r>
      <w:r w:rsidRPr="0079596A">
        <w:t xml:space="preserve"> Paper presented at the Proceedings. Fourth IEEE International Conference on Engineering of Complex Computer Systems (Cat. No. 98EX193).</w:t>
      </w:r>
    </w:p>
    <w:p w14:paraId="157A8DCD" w14:textId="77777777" w:rsidR="0079596A" w:rsidRPr="0079596A" w:rsidRDefault="0079596A" w:rsidP="0079596A">
      <w:pPr>
        <w:pStyle w:val="EndNoteBibliography"/>
        <w:ind w:left="720" w:hanging="720"/>
      </w:pPr>
      <w:r w:rsidRPr="0079596A">
        <w:t xml:space="preserve">Khine, P. P., &amp; Wang, Z. (2019). A review of polyglot persistence in the big data world. </w:t>
      </w:r>
      <w:r w:rsidRPr="0079596A">
        <w:rPr>
          <w:i/>
        </w:rPr>
        <w:t>Information, 10</w:t>
      </w:r>
      <w:r w:rsidRPr="0079596A">
        <w:t xml:space="preserve">(4), 141. </w:t>
      </w:r>
    </w:p>
    <w:p w14:paraId="209E2093" w14:textId="77777777" w:rsidR="0079596A" w:rsidRPr="0079596A" w:rsidRDefault="0079596A" w:rsidP="0079596A">
      <w:pPr>
        <w:pStyle w:val="EndNoteBibliography"/>
        <w:ind w:left="720" w:hanging="720"/>
      </w:pPr>
      <w:r w:rsidRPr="0079596A">
        <w:t xml:space="preserve">Khine, P. P., &amp; Wang, Z. S. (2018). </w:t>
      </w:r>
      <w:r w:rsidRPr="0079596A">
        <w:rPr>
          <w:i/>
        </w:rPr>
        <w:t>Data lake: a new ideology in big data era.</w:t>
      </w:r>
      <w:r w:rsidRPr="0079596A">
        <w:t xml:space="preserve"> Paper presented at the ITM web of conferences.</w:t>
      </w:r>
    </w:p>
    <w:p w14:paraId="0F3B6B11" w14:textId="77777777" w:rsidR="0079596A" w:rsidRPr="0079596A" w:rsidRDefault="0079596A" w:rsidP="0079596A">
      <w:pPr>
        <w:pStyle w:val="EndNoteBibliography"/>
        <w:ind w:left="720" w:hanging="720"/>
      </w:pPr>
      <w:r w:rsidRPr="0079596A">
        <w:t xml:space="preserve">Kiran, M., Murphy, P., Monga, I., Dugan, J., &amp; Baveja, S. S. (2015). </w:t>
      </w:r>
      <w:r w:rsidRPr="0079596A">
        <w:rPr>
          <w:i/>
        </w:rPr>
        <w:t>Lambda architecture for cost-effective batch and speed big data processing.</w:t>
      </w:r>
      <w:r w:rsidRPr="0079596A">
        <w:t xml:space="preserve"> Paper presented at the 2015 IEEE International Conference on Big Data (Big Data).</w:t>
      </w:r>
    </w:p>
    <w:p w14:paraId="56DEF38D" w14:textId="77777777" w:rsidR="0079596A" w:rsidRPr="0079596A" w:rsidRDefault="0079596A" w:rsidP="0079596A">
      <w:pPr>
        <w:pStyle w:val="EndNoteBibliography"/>
        <w:ind w:left="720" w:hanging="720"/>
      </w:pPr>
      <w:r w:rsidRPr="0079596A">
        <w:t xml:space="preserve">Kitchenham, B., Brereton, O. P., Budgen, D., Turner, M., Bailey, J., &amp; Linkman, S. (2009). Systematic literature reviews in software engineering–a systematic literature review. </w:t>
      </w:r>
      <w:r w:rsidRPr="0079596A">
        <w:rPr>
          <w:i/>
        </w:rPr>
        <w:t>Information and software technology, 51</w:t>
      </w:r>
      <w:r w:rsidRPr="0079596A">
        <w:t xml:space="preserve">(1), 7-15. </w:t>
      </w:r>
    </w:p>
    <w:p w14:paraId="1FDD71CD" w14:textId="77777777" w:rsidR="0079596A" w:rsidRPr="0079596A" w:rsidRDefault="0079596A" w:rsidP="0079596A">
      <w:pPr>
        <w:pStyle w:val="EndNoteBibliography"/>
        <w:ind w:left="720" w:hanging="720"/>
      </w:pPr>
      <w:r w:rsidRPr="0079596A">
        <w:t xml:space="preserve">Kitchenham, B. A., Dyba, T., &amp; Jorgensen, M. (2004). </w:t>
      </w:r>
      <w:r w:rsidRPr="0079596A">
        <w:rPr>
          <w:i/>
        </w:rPr>
        <w:t>Evidence-based software engineering.</w:t>
      </w:r>
      <w:r w:rsidRPr="0079596A">
        <w:t xml:space="preserve"> Paper presented at the Proceedings of the 26th international conference on software engineering.</w:t>
      </w:r>
    </w:p>
    <w:p w14:paraId="05DECB2B" w14:textId="77777777" w:rsidR="0079596A" w:rsidRPr="0079596A" w:rsidRDefault="0079596A" w:rsidP="0079596A">
      <w:pPr>
        <w:pStyle w:val="EndNoteBibliography"/>
        <w:ind w:left="720" w:hanging="720"/>
      </w:pPr>
      <w:r w:rsidRPr="0079596A">
        <w:t xml:space="preserve">Klein, J., Buglak, R., Blockow, D., Wuttke, T., &amp; Cooper, B. (2016). </w:t>
      </w:r>
      <w:r w:rsidRPr="0079596A">
        <w:rPr>
          <w:i/>
        </w:rPr>
        <w:t>A reference architecture for big data systems in the national security domain.</w:t>
      </w:r>
      <w:r w:rsidRPr="0079596A">
        <w:t xml:space="preserve"> Paper presented at the 2016 IEEE/ACM 2nd International Workshop on Big Data Software Engineering (BIGDSE).</w:t>
      </w:r>
    </w:p>
    <w:p w14:paraId="387306E1" w14:textId="77777777" w:rsidR="0079596A" w:rsidRPr="0079596A" w:rsidRDefault="0079596A" w:rsidP="0079596A">
      <w:pPr>
        <w:pStyle w:val="EndNoteBibliography"/>
        <w:ind w:left="720" w:hanging="720"/>
      </w:pPr>
      <w:r w:rsidRPr="0079596A">
        <w:t xml:space="preserve">Klimentov, A., Buncic, P., De, K., Jha, S., Maeno, T., Mount, R., . . . Petrosyan, A. (2015). </w:t>
      </w:r>
      <w:r w:rsidRPr="0079596A">
        <w:rPr>
          <w:i/>
        </w:rPr>
        <w:t>Next generation workload management system for big data on heterogeneous distributed computing.</w:t>
      </w:r>
      <w:r w:rsidRPr="0079596A">
        <w:t xml:space="preserve"> Paper presented at the Journal of physics: conference series.</w:t>
      </w:r>
    </w:p>
    <w:p w14:paraId="6599C1E7" w14:textId="77777777" w:rsidR="0079596A" w:rsidRPr="0079596A" w:rsidRDefault="0079596A" w:rsidP="0079596A">
      <w:pPr>
        <w:pStyle w:val="EndNoteBibliography"/>
        <w:ind w:left="720" w:hanging="720"/>
      </w:pPr>
      <w:r w:rsidRPr="0079596A">
        <w:t xml:space="preserve">Kohler, J., &amp; Specht, T. (2019). Towards a Secure, Distributed, and Reliable Cloud-Based Reference Architecture for Big Data in Smart Cities. In </w:t>
      </w:r>
      <w:r w:rsidRPr="0079596A">
        <w:rPr>
          <w:i/>
        </w:rPr>
        <w:t>Big Data Analytics for Smart and Connected Cities</w:t>
      </w:r>
      <w:r w:rsidRPr="0079596A">
        <w:t xml:space="preserve"> (pp. 38-70): IGI Global.</w:t>
      </w:r>
    </w:p>
    <w:p w14:paraId="7119DB4B" w14:textId="04CE94C1" w:rsidR="0079596A" w:rsidRPr="0079596A" w:rsidRDefault="0079596A" w:rsidP="0079596A">
      <w:pPr>
        <w:pStyle w:val="EndNoteBibliography"/>
        <w:ind w:left="720" w:hanging="720"/>
      </w:pPr>
      <w:r w:rsidRPr="0079596A">
        <w:t xml:space="preserve">Kreps, J. (2014). Questioning the Lambda Architecture. The Lambda Architecture has its merits, but alternatives are worth exploring. </w:t>
      </w:r>
      <w:r w:rsidRPr="0079596A">
        <w:rPr>
          <w:i/>
        </w:rPr>
        <w:t xml:space="preserve">O’Reilly Media. </w:t>
      </w:r>
      <w:hyperlink r:id="rId17" w:history="1">
        <w:r w:rsidRPr="0079596A">
          <w:rPr>
            <w:rStyle w:val="Hyperlink"/>
            <w:i/>
          </w:rPr>
          <w:t>https://www</w:t>
        </w:r>
      </w:hyperlink>
      <w:r w:rsidRPr="0079596A">
        <w:rPr>
          <w:i/>
        </w:rPr>
        <w:t>. oreilly. com/ideas/questioning-the-lambda-architecture. Zugegriffen am, 21</w:t>
      </w:r>
      <w:r w:rsidRPr="0079596A">
        <w:t xml:space="preserve">, 2020. </w:t>
      </w:r>
    </w:p>
    <w:p w14:paraId="22A97552" w14:textId="77777777" w:rsidR="0079596A" w:rsidRPr="0079596A" w:rsidRDefault="0079596A" w:rsidP="0079596A">
      <w:pPr>
        <w:pStyle w:val="EndNoteBibliography"/>
        <w:ind w:left="720" w:hanging="720"/>
      </w:pPr>
      <w:r w:rsidRPr="0079596A">
        <w:t xml:space="preserve">Levin, B. (2013). Big data ecosystem reference architecture. </w:t>
      </w:r>
      <w:r w:rsidRPr="0079596A">
        <w:rPr>
          <w:i/>
        </w:rPr>
        <w:t>Microsoft Corporation</w:t>
      </w:r>
      <w:r w:rsidRPr="0079596A">
        <w:t xml:space="preserve">. </w:t>
      </w:r>
    </w:p>
    <w:p w14:paraId="055B1061" w14:textId="77777777" w:rsidR="0079596A" w:rsidRPr="0079596A" w:rsidRDefault="0079596A" w:rsidP="0079596A">
      <w:pPr>
        <w:pStyle w:val="EndNoteBibliography"/>
        <w:ind w:left="720" w:hanging="720"/>
      </w:pPr>
      <w:r w:rsidRPr="0079596A">
        <w:lastRenderedPageBreak/>
        <w:t xml:space="preserve">Li, Q., Xu, Z., Chan, I., Yang, S., Pu, Y., Wei, H., &amp; Yu, C. (2018). </w:t>
      </w:r>
      <w:r w:rsidRPr="0079596A">
        <w:rPr>
          <w:i/>
        </w:rPr>
        <w:t>Big data architecture and reference models.</w:t>
      </w:r>
      <w:r w:rsidRPr="0079596A">
        <w:t xml:space="preserve"> Paper presented at the OTM Confederated International Conferences" On the Move to Meaningful Internet Systems".</w:t>
      </w:r>
    </w:p>
    <w:p w14:paraId="5E1F3BD5" w14:textId="77777777" w:rsidR="0079596A" w:rsidRPr="0079596A" w:rsidRDefault="0079596A" w:rsidP="0079596A">
      <w:pPr>
        <w:pStyle w:val="EndNoteBibliography"/>
        <w:ind w:left="720" w:hanging="720"/>
      </w:pPr>
      <w:r w:rsidRPr="0079596A">
        <w:t xml:space="preserve">Maier, M., Serebrenik, A., &amp; Vanderfeesten, I. (2013). Towards a big data reference architecture. </w:t>
      </w:r>
      <w:r w:rsidRPr="0079596A">
        <w:rPr>
          <w:i/>
        </w:rPr>
        <w:t>University of Eindhoven</w:t>
      </w:r>
      <w:r w:rsidRPr="0079596A">
        <w:t xml:space="preserve">. </w:t>
      </w:r>
    </w:p>
    <w:p w14:paraId="30416161" w14:textId="77777777" w:rsidR="0079596A" w:rsidRPr="0079596A" w:rsidRDefault="0079596A" w:rsidP="0079596A">
      <w:pPr>
        <w:pStyle w:val="EndNoteBibliography"/>
        <w:ind w:left="720" w:hanging="720"/>
      </w:pPr>
      <w:r w:rsidRPr="0079596A">
        <w:t xml:space="preserve">Mannering, F., Bhat, C. R., Shankar, V., &amp; Abdel-Aty, M. (2020). Big data, traditional data and the tradeoffs between prediction and causality in highway-safety analysis. </w:t>
      </w:r>
      <w:r w:rsidRPr="0079596A">
        <w:rPr>
          <w:i/>
        </w:rPr>
        <w:t>Analytic methods in accident research, 25</w:t>
      </w:r>
      <w:r w:rsidRPr="0079596A">
        <w:t xml:space="preserve">, 100113. </w:t>
      </w:r>
    </w:p>
    <w:p w14:paraId="1CAE399F" w14:textId="77777777" w:rsidR="0079596A" w:rsidRPr="0079596A" w:rsidRDefault="0079596A" w:rsidP="0079596A">
      <w:pPr>
        <w:pStyle w:val="EndNoteBibliography"/>
        <w:ind w:left="720" w:hanging="720"/>
      </w:pPr>
      <w:r w:rsidRPr="0079596A">
        <w:t xml:space="preserve">Manyika, J., Chui, M., Brown, B., Bughin, J., Dobbs, R., Roxburgh, C., &amp; Byers, A. H. (2011). Big data: The next frontier for innovation, competition, and productivity. </w:t>
      </w:r>
    </w:p>
    <w:p w14:paraId="135B12C3" w14:textId="77777777" w:rsidR="0079596A" w:rsidRPr="0079596A" w:rsidRDefault="0079596A" w:rsidP="0079596A">
      <w:pPr>
        <w:pStyle w:val="EndNoteBibliography"/>
        <w:ind w:left="720" w:hanging="720"/>
      </w:pPr>
      <w:r w:rsidRPr="0079596A">
        <w:t xml:space="preserve">Márquez, G., &amp; Astudillo, H. (2018). </w:t>
      </w:r>
      <w:r w:rsidRPr="0079596A">
        <w:rPr>
          <w:i/>
        </w:rPr>
        <w:t>Actual use of architectural patterns in microservices-based open source projects.</w:t>
      </w:r>
      <w:r w:rsidRPr="0079596A">
        <w:t xml:space="preserve"> Paper presented at the 2018 25th Asia-Pacific Software Engineering Conference (APSEC).</w:t>
      </w:r>
    </w:p>
    <w:p w14:paraId="638941D0" w14:textId="77777777" w:rsidR="0079596A" w:rsidRPr="0079596A" w:rsidRDefault="0079596A" w:rsidP="0079596A">
      <w:pPr>
        <w:pStyle w:val="EndNoteBibliography"/>
        <w:ind w:left="720" w:hanging="720"/>
      </w:pPr>
      <w:r w:rsidRPr="0079596A">
        <w:t xml:space="preserve">Martínez-Prieto, M. A., Cuesta, C. E., Arias, M., &amp; Fernández, J. D. (2015). The solid architecture for real-time management of big semantic data. </w:t>
      </w:r>
      <w:r w:rsidRPr="0079596A">
        <w:rPr>
          <w:i/>
        </w:rPr>
        <w:t>Future Generation Computer Systems, 47</w:t>
      </w:r>
      <w:r w:rsidRPr="0079596A">
        <w:t xml:space="preserve">, 62-79. </w:t>
      </w:r>
    </w:p>
    <w:p w14:paraId="521ED16B" w14:textId="77777777" w:rsidR="0079596A" w:rsidRPr="0079596A" w:rsidRDefault="0079596A" w:rsidP="0079596A">
      <w:pPr>
        <w:pStyle w:val="EndNoteBibliography"/>
        <w:ind w:left="720" w:hanging="720"/>
      </w:pPr>
      <w:r w:rsidRPr="0079596A">
        <w:t xml:space="preserve">Mazumder, S., Bhadoria, R. S., &amp; Deka, G. C. (2017). Distributed computing in big data analytics. In </w:t>
      </w:r>
      <w:r w:rsidRPr="0079596A">
        <w:rPr>
          <w:i/>
        </w:rPr>
        <w:t>InCon-cepts, Technologies and Applications 2017</w:t>
      </w:r>
      <w:r w:rsidRPr="0079596A">
        <w:t>: Springer.</w:t>
      </w:r>
    </w:p>
    <w:p w14:paraId="21117519" w14:textId="77777777" w:rsidR="0079596A" w:rsidRPr="0079596A" w:rsidRDefault="0079596A" w:rsidP="0079596A">
      <w:pPr>
        <w:pStyle w:val="EndNoteBibliography"/>
        <w:ind w:left="720" w:hanging="720"/>
      </w:pPr>
      <w:r w:rsidRPr="0079596A">
        <w:t xml:space="preserve">Moher, D., Liberati, A., Tetzlaff, J., Altman, D. G., &amp; The, P. G. (2009). Preferred Reporting Items for Systematic Reviews and Meta-Analyses: The PRISMA Statement. </w:t>
      </w:r>
      <w:r w:rsidRPr="0079596A">
        <w:rPr>
          <w:i/>
        </w:rPr>
        <w:t>PLOS Medicine, 6</w:t>
      </w:r>
      <w:r w:rsidRPr="0079596A">
        <w:t>(7), e1000097. doi:10.1371/journal.pmed.1000097</w:t>
      </w:r>
    </w:p>
    <w:p w14:paraId="4575F017" w14:textId="77777777" w:rsidR="0079596A" w:rsidRPr="0079596A" w:rsidRDefault="0079596A" w:rsidP="0079596A">
      <w:pPr>
        <w:pStyle w:val="EndNoteBibliography"/>
        <w:ind w:left="720" w:hanging="720"/>
      </w:pPr>
      <w:r w:rsidRPr="0079596A">
        <w:t xml:space="preserve">Nadal, S., Herrero, V., Romero, O., Abelló, A., Franch, X., Vansummeren, S., &amp; Valerio, D. (2017). A software reference architecture for semantic-aware Big Data systems. </w:t>
      </w:r>
      <w:r w:rsidRPr="0079596A">
        <w:rPr>
          <w:i/>
        </w:rPr>
        <w:t>Information and software technology, 90</w:t>
      </w:r>
      <w:r w:rsidRPr="0079596A">
        <w:t xml:space="preserve">, 75-92. </w:t>
      </w:r>
    </w:p>
    <w:p w14:paraId="06E63DC8" w14:textId="77777777" w:rsidR="0079596A" w:rsidRPr="0079596A" w:rsidRDefault="0079596A" w:rsidP="0079596A">
      <w:pPr>
        <w:pStyle w:val="EndNoteBibliography"/>
        <w:ind w:left="720" w:hanging="720"/>
      </w:pPr>
      <w:r w:rsidRPr="0079596A">
        <w:t xml:space="preserve">Nash, H. (2015). CIO SURVEY 2015. </w:t>
      </w:r>
      <w:r w:rsidRPr="0079596A">
        <w:rPr>
          <w:i/>
        </w:rPr>
        <w:t>Association with KPMG</w:t>
      </w:r>
      <w:r w:rsidRPr="0079596A">
        <w:t xml:space="preserve">. </w:t>
      </w:r>
    </w:p>
    <w:p w14:paraId="359C0589" w14:textId="77777777" w:rsidR="0079596A" w:rsidRPr="0079596A" w:rsidRDefault="0079596A" w:rsidP="0079596A">
      <w:pPr>
        <w:pStyle w:val="EndNoteBibliography"/>
        <w:ind w:left="720" w:hanging="720"/>
      </w:pPr>
      <w:r w:rsidRPr="0079596A">
        <w:t xml:space="preserve">Pääkkönen, P., &amp; Pakkala, D. (2015). Reference architecture and classification of technologies, products and services for big data systems. </w:t>
      </w:r>
      <w:r w:rsidRPr="0079596A">
        <w:rPr>
          <w:i/>
        </w:rPr>
        <w:t>Big data research, 2</w:t>
      </w:r>
      <w:r w:rsidRPr="0079596A">
        <w:t xml:space="preserve">(4), 166-186. </w:t>
      </w:r>
    </w:p>
    <w:p w14:paraId="5DD286CF" w14:textId="77777777" w:rsidR="0079596A" w:rsidRPr="0079596A" w:rsidRDefault="0079596A" w:rsidP="0079596A">
      <w:pPr>
        <w:pStyle w:val="EndNoteBibliography"/>
        <w:ind w:left="720" w:hanging="720"/>
      </w:pPr>
      <w:r w:rsidRPr="0079596A">
        <w:t xml:space="preserve">Partners, N. (2019). Big Data and AI Executive Survey 2019. </w:t>
      </w:r>
      <w:r w:rsidRPr="0079596A">
        <w:rPr>
          <w:i/>
        </w:rPr>
        <w:t>Data and Innovation</w:t>
      </w:r>
      <w:r w:rsidRPr="0079596A">
        <w:t xml:space="preserve">. </w:t>
      </w:r>
    </w:p>
    <w:p w14:paraId="52D281E4" w14:textId="77777777" w:rsidR="0079596A" w:rsidRPr="0079596A" w:rsidRDefault="0079596A" w:rsidP="0079596A">
      <w:pPr>
        <w:pStyle w:val="EndNoteBibliography"/>
        <w:ind w:left="720" w:hanging="720"/>
      </w:pPr>
      <w:r w:rsidRPr="0079596A">
        <w:t xml:space="preserve">Piñeiro, C., Morales, J., Rodríguez, M., Aparicio, M., Manzanilla, E. G., &amp; Koketsu, Y. (2019). Big (pig) data and the internet of the swine things: a new paradigm in the industry. </w:t>
      </w:r>
      <w:r w:rsidRPr="0079596A">
        <w:rPr>
          <w:i/>
        </w:rPr>
        <w:t>Animal frontiers, 9</w:t>
      </w:r>
      <w:r w:rsidRPr="0079596A">
        <w:t xml:space="preserve">(2), 6-15. </w:t>
      </w:r>
    </w:p>
    <w:p w14:paraId="24405B57" w14:textId="77777777" w:rsidR="0079596A" w:rsidRPr="0079596A" w:rsidRDefault="0079596A" w:rsidP="0079596A">
      <w:pPr>
        <w:pStyle w:val="EndNoteBibliography"/>
        <w:ind w:left="720" w:hanging="720"/>
      </w:pPr>
      <w:r w:rsidRPr="0079596A">
        <w:t xml:space="preserve">Quintero, D., &amp; Lee, F. N. (2019). </w:t>
      </w:r>
      <w:r w:rsidRPr="0079596A">
        <w:rPr>
          <w:i/>
        </w:rPr>
        <w:t>IBM reference architecture for high performance data and AI in healthcare and life sciences</w:t>
      </w:r>
      <w:r w:rsidRPr="0079596A">
        <w:t>: IBM Corporation, International Technical Support Organization.</w:t>
      </w:r>
    </w:p>
    <w:p w14:paraId="0C6A2768" w14:textId="77777777" w:rsidR="0079596A" w:rsidRPr="0079596A" w:rsidRDefault="0079596A" w:rsidP="0079596A">
      <w:pPr>
        <w:pStyle w:val="EndNoteBibliography"/>
        <w:ind w:left="720" w:hanging="720"/>
      </w:pPr>
      <w:r w:rsidRPr="0079596A">
        <w:t xml:space="preserve">Rad, B. B., &amp; Ataei, P. (2017). The big data Ecosystem and its Environs. </w:t>
      </w:r>
      <w:r w:rsidRPr="0079596A">
        <w:rPr>
          <w:i/>
        </w:rPr>
        <w:t>International Journal of Computer Science and Network Security (IJCSNS), 17</w:t>
      </w:r>
      <w:r w:rsidRPr="0079596A">
        <w:t xml:space="preserve">(3), 38. </w:t>
      </w:r>
    </w:p>
    <w:p w14:paraId="5CE40A54" w14:textId="77777777" w:rsidR="0079596A" w:rsidRPr="0079596A" w:rsidRDefault="0079596A" w:rsidP="0079596A">
      <w:pPr>
        <w:pStyle w:val="EndNoteBibliography"/>
        <w:ind w:left="720" w:hanging="720"/>
      </w:pPr>
      <w:r w:rsidRPr="0079596A">
        <w:t xml:space="preserve">Rada, B. B., Ataeib, P., Khakbizc, Y., &amp; Akbarzadehd, N. (2017). The Hype of Emerging Technologies: Big Data as a Service. </w:t>
      </w:r>
    </w:p>
    <w:p w14:paraId="3B033FFB" w14:textId="77777777" w:rsidR="0079596A" w:rsidRPr="0079596A" w:rsidRDefault="0079596A" w:rsidP="0079596A">
      <w:pPr>
        <w:pStyle w:val="EndNoteBibliography"/>
        <w:ind w:left="720" w:hanging="720"/>
      </w:pPr>
      <w:r w:rsidRPr="0079596A">
        <w:t xml:space="preserve">Rahimi, S. K., &amp; Haug, F. S. (2010). </w:t>
      </w:r>
      <w:r w:rsidRPr="0079596A">
        <w:rPr>
          <w:i/>
        </w:rPr>
        <w:t>Distributed database management systems: A Practical Approach</w:t>
      </w:r>
      <w:r w:rsidRPr="0079596A">
        <w:t>: John Wiley &amp; Sons.</w:t>
      </w:r>
    </w:p>
    <w:p w14:paraId="792EC585" w14:textId="77777777" w:rsidR="0079596A" w:rsidRPr="0079596A" w:rsidRDefault="0079596A" w:rsidP="0079596A">
      <w:pPr>
        <w:pStyle w:val="EndNoteBibliography"/>
        <w:ind w:left="720" w:hanging="720"/>
      </w:pPr>
      <w:r w:rsidRPr="0079596A">
        <w:t xml:space="preserve">Sang, G. M., Xu, L., &amp; De Vrieze, P. (2016). </w:t>
      </w:r>
      <w:r w:rsidRPr="0079596A">
        <w:rPr>
          <w:i/>
        </w:rPr>
        <w:t>A reference architecture for big data systems.</w:t>
      </w:r>
      <w:r w:rsidRPr="0079596A">
        <w:t xml:space="preserve"> Paper presented at the 2016 10th International Conference on Software, Knowledge, Information Management &amp; Applications (SKIMA).</w:t>
      </w:r>
    </w:p>
    <w:p w14:paraId="7DD1EE4F" w14:textId="5FB62D68" w:rsidR="0079596A" w:rsidRPr="0079596A" w:rsidRDefault="0079596A" w:rsidP="0079596A">
      <w:pPr>
        <w:pStyle w:val="EndNoteBibliography"/>
        <w:ind w:left="720" w:hanging="720"/>
      </w:pPr>
      <w:r w:rsidRPr="0079596A">
        <w:t xml:space="preserve">SAP. (2016). Whitepaper NEC SAPHANA Hadoop. Retrieved from </w:t>
      </w:r>
      <w:hyperlink r:id="rId18" w:history="1">
        <w:r w:rsidRPr="0079596A">
          <w:rPr>
            <w:rStyle w:val="Hyperlink"/>
          </w:rPr>
          <w:t>https://www.scribd.com/document/418835912/Whitepaper-NEC-SAPHANA-Hadoop</w:t>
        </w:r>
      </w:hyperlink>
    </w:p>
    <w:p w14:paraId="53D2D87B" w14:textId="77777777" w:rsidR="0079596A" w:rsidRPr="0079596A" w:rsidRDefault="0079596A" w:rsidP="0079596A">
      <w:pPr>
        <w:pStyle w:val="EndNoteBibliography"/>
        <w:ind w:left="720" w:hanging="720"/>
      </w:pPr>
      <w:r w:rsidRPr="0079596A">
        <w:t xml:space="preserve">Sawadogo, P., &amp; Darmont, J. (2021). On data lake architectures and metadata management. </w:t>
      </w:r>
      <w:r w:rsidRPr="0079596A">
        <w:rPr>
          <w:i/>
        </w:rPr>
        <w:t>Journal of Intelligent Information Systems, 56</w:t>
      </w:r>
      <w:r w:rsidRPr="0079596A">
        <w:t xml:space="preserve">(1), 97-120. </w:t>
      </w:r>
    </w:p>
    <w:p w14:paraId="3BB1CDE9" w14:textId="77777777" w:rsidR="0079596A" w:rsidRPr="0079596A" w:rsidRDefault="0079596A" w:rsidP="0079596A">
      <w:pPr>
        <w:pStyle w:val="EndNoteBibliography"/>
        <w:ind w:left="720" w:hanging="720"/>
      </w:pPr>
      <w:r w:rsidRPr="0079596A">
        <w:t xml:space="preserve">Shamseer, L., Moher, D., Clarke, M., Ghersi, D., Liberati, A., Petticrew, M., . . . Stewart, L. A. (2015). Preferred reporting items for systematic review and meta-analysis protocols (PRISMA-P) 2015: elaboration and explanation. </w:t>
      </w:r>
      <w:r w:rsidRPr="0079596A">
        <w:rPr>
          <w:i/>
        </w:rPr>
        <w:t>Bmj, 349</w:t>
      </w:r>
      <w:r w:rsidRPr="0079596A">
        <w:t xml:space="preserve">. </w:t>
      </w:r>
    </w:p>
    <w:p w14:paraId="250697F1" w14:textId="77777777" w:rsidR="0079596A" w:rsidRPr="0079596A" w:rsidRDefault="0079596A" w:rsidP="0079596A">
      <w:pPr>
        <w:pStyle w:val="EndNoteBibliography"/>
        <w:ind w:left="720" w:hanging="720"/>
      </w:pPr>
      <w:r w:rsidRPr="0079596A">
        <w:t xml:space="preserve">Singh, N., Lai, K.-H., Vejvar, M., &amp; Cheng, T. (2019). Big data technology: Challenges, prospects and realities. </w:t>
      </w:r>
      <w:r w:rsidRPr="0079596A">
        <w:rPr>
          <w:i/>
        </w:rPr>
        <w:t>IEEE Engineering Management Review</w:t>
      </w:r>
      <w:r w:rsidRPr="0079596A">
        <w:t xml:space="preserve">. </w:t>
      </w:r>
    </w:p>
    <w:p w14:paraId="16A2C12D" w14:textId="77777777" w:rsidR="0079596A" w:rsidRPr="0079596A" w:rsidRDefault="0079596A" w:rsidP="0079596A">
      <w:pPr>
        <w:pStyle w:val="EndNoteBibliography"/>
        <w:ind w:left="720" w:hanging="720"/>
      </w:pPr>
      <w:r w:rsidRPr="0079596A">
        <w:t xml:space="preserve">Suthakar, U. (2017). </w:t>
      </w:r>
      <w:r w:rsidRPr="0079596A">
        <w:rPr>
          <w:i/>
        </w:rPr>
        <w:t>A scalable data store and analytic platform for real-time monitoring of data-intensive scientific infrastructure.</w:t>
      </w:r>
      <w:r w:rsidRPr="0079596A">
        <w:t xml:space="preserve"> Brunel University London, </w:t>
      </w:r>
    </w:p>
    <w:p w14:paraId="45315952" w14:textId="77777777" w:rsidR="0079596A" w:rsidRPr="0079596A" w:rsidRDefault="0079596A" w:rsidP="0079596A">
      <w:pPr>
        <w:pStyle w:val="EndNoteBibliography"/>
        <w:ind w:left="720" w:hanging="720"/>
      </w:pPr>
      <w:r w:rsidRPr="0079596A">
        <w:lastRenderedPageBreak/>
        <w:t>Tsaousi, K. D. (2021). Elasticity of Elasticsearch. In.</w:t>
      </w:r>
    </w:p>
    <w:p w14:paraId="017A6628" w14:textId="77777777" w:rsidR="0079596A" w:rsidRPr="0079596A" w:rsidRDefault="0079596A" w:rsidP="0079596A">
      <w:pPr>
        <w:pStyle w:val="EndNoteBibliography"/>
        <w:ind w:left="720" w:hanging="720"/>
      </w:pPr>
      <w:r w:rsidRPr="0079596A">
        <w:t xml:space="preserve">Ünal, P. (2019). </w:t>
      </w:r>
      <w:r w:rsidRPr="0079596A">
        <w:rPr>
          <w:i/>
        </w:rPr>
        <w:t>Reference Architectures and Standards for the Internet of Things and Big Data in Smart Manufacturing.</w:t>
      </w:r>
      <w:r w:rsidRPr="0079596A">
        <w:t xml:space="preserve"> Paper presented at the 2019 7th International Conference on Future Internet of Things and Cloud (FiCloud).</w:t>
      </w:r>
    </w:p>
    <w:p w14:paraId="56334F57" w14:textId="77777777" w:rsidR="0079596A" w:rsidRPr="0079596A" w:rsidRDefault="0079596A" w:rsidP="0079596A">
      <w:pPr>
        <w:pStyle w:val="EndNoteBibliography"/>
        <w:ind w:left="720" w:hanging="720"/>
      </w:pPr>
      <w:r w:rsidRPr="0079596A">
        <w:t xml:space="preserve">Van Bruggen, R. (2014). </w:t>
      </w:r>
      <w:r w:rsidRPr="0079596A">
        <w:rPr>
          <w:i/>
        </w:rPr>
        <w:t>Learning Neo4j</w:t>
      </w:r>
      <w:r w:rsidRPr="0079596A">
        <w:t>: Packt Publishing Ltd.</w:t>
      </w:r>
    </w:p>
    <w:p w14:paraId="4A75F243" w14:textId="77777777" w:rsidR="0079596A" w:rsidRPr="0079596A" w:rsidRDefault="0079596A" w:rsidP="0079596A">
      <w:pPr>
        <w:pStyle w:val="EndNoteBibliography"/>
        <w:ind w:left="720" w:hanging="720"/>
      </w:pPr>
      <w:r w:rsidRPr="0079596A">
        <w:t xml:space="preserve">Vassakis, K., Petrakis, E., &amp; Kopanakis, I. (2018). Big data analytics: applications, prospects and challenges. In </w:t>
      </w:r>
      <w:r w:rsidRPr="0079596A">
        <w:rPr>
          <w:i/>
        </w:rPr>
        <w:t>Mobile big data</w:t>
      </w:r>
      <w:r w:rsidRPr="0079596A">
        <w:t xml:space="preserve"> (pp. 3-20): Springer.</w:t>
      </w:r>
    </w:p>
    <w:p w14:paraId="308A0B54" w14:textId="77777777" w:rsidR="0079596A" w:rsidRPr="0079596A" w:rsidRDefault="0079596A" w:rsidP="0079596A">
      <w:pPr>
        <w:pStyle w:val="EndNoteBibliography"/>
        <w:ind w:left="720" w:hanging="720"/>
      </w:pPr>
      <w:r w:rsidRPr="0079596A">
        <w:t xml:space="preserve">Viana, P., &amp; Sato, L. (2014). </w:t>
      </w:r>
      <w:r w:rsidRPr="0079596A">
        <w:rPr>
          <w:i/>
        </w:rPr>
        <w:t>A proposal for a reference architecture for long-term archiving, preservation, and retrieval of big data.</w:t>
      </w:r>
      <w:r w:rsidRPr="0079596A">
        <w:t xml:space="preserve"> Paper presented at the 2014 IEEE 13th International Conference on Trust, Security and Privacy in Computing and Communications.</w:t>
      </w:r>
    </w:p>
    <w:p w14:paraId="442490B4" w14:textId="77777777" w:rsidR="0079596A" w:rsidRPr="0079596A" w:rsidRDefault="0079596A" w:rsidP="0079596A">
      <w:pPr>
        <w:pStyle w:val="EndNoteBibliography"/>
        <w:ind w:left="720" w:hanging="720"/>
      </w:pPr>
      <w:r w:rsidRPr="0079596A">
        <w:t xml:space="preserve">Volk, M., Bosse, S., Bischoff, D., &amp; Turowski, K. (2019). </w:t>
      </w:r>
      <w:r w:rsidRPr="0079596A">
        <w:rPr>
          <w:i/>
        </w:rPr>
        <w:t>Decision-support for selecting big data reference architectures.</w:t>
      </w:r>
      <w:r w:rsidRPr="0079596A">
        <w:t xml:space="preserve"> Paper presented at the International Conference on Business Information Systems.</w:t>
      </w:r>
    </w:p>
    <w:p w14:paraId="4E5ABD55" w14:textId="77777777" w:rsidR="0079596A" w:rsidRPr="0079596A" w:rsidRDefault="0079596A" w:rsidP="0079596A">
      <w:pPr>
        <w:pStyle w:val="EndNoteBibliography"/>
        <w:ind w:left="720" w:hanging="720"/>
      </w:pPr>
      <w:r w:rsidRPr="0079596A">
        <w:t xml:space="preserve">Wang, Y., Kadiyala, H., &amp; Rubin, J. (2021). Promises and challenges of microservices: an exploratory study. </w:t>
      </w:r>
      <w:r w:rsidRPr="0079596A">
        <w:rPr>
          <w:i/>
        </w:rPr>
        <w:t>Empirical Software Engineering, 26</w:t>
      </w:r>
      <w:r w:rsidRPr="0079596A">
        <w:t xml:space="preserve">(4), 1-44. </w:t>
      </w:r>
    </w:p>
    <w:p w14:paraId="544FAD79" w14:textId="77777777" w:rsidR="0079596A" w:rsidRPr="0079596A" w:rsidRDefault="0079596A" w:rsidP="0079596A">
      <w:pPr>
        <w:pStyle w:val="EndNoteBibliography"/>
        <w:ind w:left="720" w:hanging="720"/>
      </w:pPr>
      <w:r w:rsidRPr="0079596A">
        <w:t xml:space="preserve">Weyrich, M., &amp; Ebert, C. (2015). Reference architectures for the internet of things. </w:t>
      </w:r>
      <w:r w:rsidRPr="0079596A">
        <w:rPr>
          <w:i/>
        </w:rPr>
        <w:t>IEEE software, 33</w:t>
      </w:r>
      <w:r w:rsidRPr="0079596A">
        <w:t xml:space="preserve">(1), 112-116. </w:t>
      </w:r>
    </w:p>
    <w:p w14:paraId="271BC61A" w14:textId="77777777" w:rsidR="0079596A" w:rsidRPr="0079596A" w:rsidRDefault="0079596A" w:rsidP="0079596A">
      <w:pPr>
        <w:pStyle w:val="EndNoteBibliography"/>
        <w:ind w:left="720" w:hanging="720"/>
      </w:pPr>
      <w:r w:rsidRPr="0079596A">
        <w:t xml:space="preserve">White, A. (2019). Top Data and Analytics Predicts for 2019. </w:t>
      </w:r>
    </w:p>
    <w:p w14:paraId="38690D1E" w14:textId="77777777" w:rsidR="0079596A" w:rsidRPr="0079596A" w:rsidRDefault="0079596A" w:rsidP="0079596A">
      <w:pPr>
        <w:pStyle w:val="EndNoteBibliography"/>
        <w:ind w:left="720" w:hanging="720"/>
      </w:pPr>
      <w:r w:rsidRPr="0079596A">
        <w:t xml:space="preserve">Williams, L. G., &amp; Smith, C. U. (2002). </w:t>
      </w:r>
      <w:r w:rsidRPr="0079596A">
        <w:rPr>
          <w:i/>
        </w:rPr>
        <w:t>PASASM: a method for the performance assessment of software architectures.</w:t>
      </w:r>
      <w:r w:rsidRPr="0079596A">
        <w:t xml:space="preserve"> Paper presented at the Proceedings of the 3rd International Workshop on Software and Performance.</w:t>
      </w:r>
    </w:p>
    <w:p w14:paraId="0EABBC12" w14:textId="77777777" w:rsidR="0079596A" w:rsidRPr="0079596A" w:rsidRDefault="0079596A" w:rsidP="0079596A">
      <w:pPr>
        <w:pStyle w:val="EndNoteBibliography"/>
        <w:ind w:left="720" w:hanging="720"/>
      </w:pPr>
      <w:r w:rsidRPr="0079596A">
        <w:t xml:space="preserve">Zhu, H. (2005). </w:t>
      </w:r>
      <w:r w:rsidRPr="0079596A">
        <w:rPr>
          <w:i/>
        </w:rPr>
        <w:t>Software design methodology: From principles to architectural styles</w:t>
      </w:r>
      <w:r w:rsidRPr="0079596A">
        <w:t>: Elsevier.</w:t>
      </w:r>
    </w:p>
    <w:p w14:paraId="4C9837E2" w14:textId="31290B85" w:rsidR="00C354CA" w:rsidRPr="00C132EA" w:rsidRDefault="00A75960" w:rsidP="0079596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17558D" w14:textId="77777777" w:rsidR="00423ED1" w:rsidRDefault="00423ED1">
      <w:r>
        <w:separator/>
      </w:r>
    </w:p>
  </w:endnote>
  <w:endnote w:type="continuationSeparator" w:id="0">
    <w:p w14:paraId="3E99FC0F" w14:textId="77777777" w:rsidR="00423ED1" w:rsidRDefault="00423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8AC16F" w14:textId="77777777" w:rsidR="00423ED1" w:rsidRDefault="00423ED1">
      <w:r>
        <w:separator/>
      </w:r>
    </w:p>
  </w:footnote>
  <w:footnote w:type="continuationSeparator" w:id="0">
    <w:p w14:paraId="1985FE9B" w14:textId="77777777" w:rsidR="00423ED1" w:rsidRDefault="00423E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3439E"/>
    <w:rsid w:val="00037949"/>
    <w:rsid w:val="00047D10"/>
    <w:rsid w:val="000514A2"/>
    <w:rsid w:val="00052CBC"/>
    <w:rsid w:val="00053313"/>
    <w:rsid w:val="00053485"/>
    <w:rsid w:val="0005564E"/>
    <w:rsid w:val="00055765"/>
    <w:rsid w:val="00057505"/>
    <w:rsid w:val="00060895"/>
    <w:rsid w:val="000667B8"/>
    <w:rsid w:val="00074A15"/>
    <w:rsid w:val="000757FB"/>
    <w:rsid w:val="00075D76"/>
    <w:rsid w:val="00075E44"/>
    <w:rsid w:val="00076003"/>
    <w:rsid w:val="00077BA6"/>
    <w:rsid w:val="00081686"/>
    <w:rsid w:val="00082FA7"/>
    <w:rsid w:val="00083710"/>
    <w:rsid w:val="000841B0"/>
    <w:rsid w:val="0008517E"/>
    <w:rsid w:val="00086CB5"/>
    <w:rsid w:val="0008701D"/>
    <w:rsid w:val="00094502"/>
    <w:rsid w:val="000A046B"/>
    <w:rsid w:val="000A0C10"/>
    <w:rsid w:val="000A6A75"/>
    <w:rsid w:val="000A7E53"/>
    <w:rsid w:val="000B39E5"/>
    <w:rsid w:val="000B6534"/>
    <w:rsid w:val="000B78DF"/>
    <w:rsid w:val="000C3AFA"/>
    <w:rsid w:val="000C3B10"/>
    <w:rsid w:val="000C3B5C"/>
    <w:rsid w:val="000C42F5"/>
    <w:rsid w:val="000C6F5B"/>
    <w:rsid w:val="000D0264"/>
    <w:rsid w:val="000D036B"/>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23FC"/>
    <w:rsid w:val="00133430"/>
    <w:rsid w:val="00135C00"/>
    <w:rsid w:val="00137897"/>
    <w:rsid w:val="00141E7B"/>
    <w:rsid w:val="00142931"/>
    <w:rsid w:val="00144A16"/>
    <w:rsid w:val="00145CE2"/>
    <w:rsid w:val="00146B78"/>
    <w:rsid w:val="00146E49"/>
    <w:rsid w:val="00147B04"/>
    <w:rsid w:val="001509B2"/>
    <w:rsid w:val="00152E14"/>
    <w:rsid w:val="00164FF0"/>
    <w:rsid w:val="00171191"/>
    <w:rsid w:val="00171C4C"/>
    <w:rsid w:val="0017479A"/>
    <w:rsid w:val="00174B78"/>
    <w:rsid w:val="001761EF"/>
    <w:rsid w:val="0018004D"/>
    <w:rsid w:val="00181354"/>
    <w:rsid w:val="001839DE"/>
    <w:rsid w:val="00187AD9"/>
    <w:rsid w:val="0019021E"/>
    <w:rsid w:val="00195389"/>
    <w:rsid w:val="001A041F"/>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54AB"/>
    <w:rsid w:val="00206E3C"/>
    <w:rsid w:val="00211536"/>
    <w:rsid w:val="002122D3"/>
    <w:rsid w:val="00212843"/>
    <w:rsid w:val="0021725E"/>
    <w:rsid w:val="00220FD1"/>
    <w:rsid w:val="00220FD8"/>
    <w:rsid w:val="00222939"/>
    <w:rsid w:val="00223A9F"/>
    <w:rsid w:val="00226B82"/>
    <w:rsid w:val="002324B5"/>
    <w:rsid w:val="002338D2"/>
    <w:rsid w:val="002353DC"/>
    <w:rsid w:val="0024049F"/>
    <w:rsid w:val="00242B6A"/>
    <w:rsid w:val="00243D6A"/>
    <w:rsid w:val="00250079"/>
    <w:rsid w:val="00251FA2"/>
    <w:rsid w:val="00253341"/>
    <w:rsid w:val="002613E6"/>
    <w:rsid w:val="002613FF"/>
    <w:rsid w:val="00265534"/>
    <w:rsid w:val="00266353"/>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5550"/>
    <w:rsid w:val="002B5609"/>
    <w:rsid w:val="002B6018"/>
    <w:rsid w:val="002B64A4"/>
    <w:rsid w:val="002B6C54"/>
    <w:rsid w:val="002C021C"/>
    <w:rsid w:val="002C055A"/>
    <w:rsid w:val="002C091E"/>
    <w:rsid w:val="002C21D0"/>
    <w:rsid w:val="002C6954"/>
    <w:rsid w:val="002C695C"/>
    <w:rsid w:val="002C7BF0"/>
    <w:rsid w:val="002D3AF8"/>
    <w:rsid w:val="002D570F"/>
    <w:rsid w:val="002E2104"/>
    <w:rsid w:val="002E2C40"/>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4FFB"/>
    <w:rsid w:val="00345756"/>
    <w:rsid w:val="00345DE4"/>
    <w:rsid w:val="00351C35"/>
    <w:rsid w:val="00354ED7"/>
    <w:rsid w:val="00360D74"/>
    <w:rsid w:val="00360DBF"/>
    <w:rsid w:val="0036535E"/>
    <w:rsid w:val="00365DA2"/>
    <w:rsid w:val="003741DD"/>
    <w:rsid w:val="0037779A"/>
    <w:rsid w:val="0038478D"/>
    <w:rsid w:val="0038716D"/>
    <w:rsid w:val="00390645"/>
    <w:rsid w:val="003917D7"/>
    <w:rsid w:val="00391CDC"/>
    <w:rsid w:val="00392860"/>
    <w:rsid w:val="00392D0B"/>
    <w:rsid w:val="00394726"/>
    <w:rsid w:val="00394CE1"/>
    <w:rsid w:val="003954B0"/>
    <w:rsid w:val="00396C72"/>
    <w:rsid w:val="00397914"/>
    <w:rsid w:val="003A089C"/>
    <w:rsid w:val="003A3644"/>
    <w:rsid w:val="003A38BE"/>
    <w:rsid w:val="003A48DD"/>
    <w:rsid w:val="003A5CE8"/>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DBA"/>
    <w:rsid w:val="003D2FAD"/>
    <w:rsid w:val="003D338D"/>
    <w:rsid w:val="003D40DD"/>
    <w:rsid w:val="003E0B35"/>
    <w:rsid w:val="003E118D"/>
    <w:rsid w:val="003E1A2A"/>
    <w:rsid w:val="003E1A57"/>
    <w:rsid w:val="003E2802"/>
    <w:rsid w:val="003E5F0B"/>
    <w:rsid w:val="003F1783"/>
    <w:rsid w:val="003F43B6"/>
    <w:rsid w:val="003F6845"/>
    <w:rsid w:val="003F75D0"/>
    <w:rsid w:val="00401F77"/>
    <w:rsid w:val="00402889"/>
    <w:rsid w:val="0040323A"/>
    <w:rsid w:val="00407135"/>
    <w:rsid w:val="0041078C"/>
    <w:rsid w:val="00410A97"/>
    <w:rsid w:val="0041275A"/>
    <w:rsid w:val="00412AF0"/>
    <w:rsid w:val="00412C20"/>
    <w:rsid w:val="00414FAC"/>
    <w:rsid w:val="004164A4"/>
    <w:rsid w:val="0042286B"/>
    <w:rsid w:val="00423ED1"/>
    <w:rsid w:val="00425E87"/>
    <w:rsid w:val="00425F00"/>
    <w:rsid w:val="00430DB6"/>
    <w:rsid w:val="00431754"/>
    <w:rsid w:val="0043333E"/>
    <w:rsid w:val="00433EA7"/>
    <w:rsid w:val="00434B15"/>
    <w:rsid w:val="004367DE"/>
    <w:rsid w:val="00440D61"/>
    <w:rsid w:val="00441C0F"/>
    <w:rsid w:val="00441CFE"/>
    <w:rsid w:val="004427CB"/>
    <w:rsid w:val="00445AD4"/>
    <w:rsid w:val="00447449"/>
    <w:rsid w:val="00454204"/>
    <w:rsid w:val="00456761"/>
    <w:rsid w:val="004601D8"/>
    <w:rsid w:val="004617FF"/>
    <w:rsid w:val="00462F6F"/>
    <w:rsid w:val="004713CC"/>
    <w:rsid w:val="004719C4"/>
    <w:rsid w:val="00473B0A"/>
    <w:rsid w:val="004748C8"/>
    <w:rsid w:val="004809BE"/>
    <w:rsid w:val="00481EFB"/>
    <w:rsid w:val="00481FD5"/>
    <w:rsid w:val="00482C81"/>
    <w:rsid w:val="00490507"/>
    <w:rsid w:val="004909E9"/>
    <w:rsid w:val="00492439"/>
    <w:rsid w:val="004977E8"/>
    <w:rsid w:val="004978FF"/>
    <w:rsid w:val="004A0558"/>
    <w:rsid w:val="004A25B5"/>
    <w:rsid w:val="004A280B"/>
    <w:rsid w:val="004A2F98"/>
    <w:rsid w:val="004A39E8"/>
    <w:rsid w:val="004A455A"/>
    <w:rsid w:val="004A4D9E"/>
    <w:rsid w:val="004A5224"/>
    <w:rsid w:val="004A533C"/>
    <w:rsid w:val="004A5F56"/>
    <w:rsid w:val="004B1865"/>
    <w:rsid w:val="004B1F07"/>
    <w:rsid w:val="004B3295"/>
    <w:rsid w:val="004B5B1A"/>
    <w:rsid w:val="004C121B"/>
    <w:rsid w:val="004C1680"/>
    <w:rsid w:val="004C3184"/>
    <w:rsid w:val="004C5C32"/>
    <w:rsid w:val="004C7056"/>
    <w:rsid w:val="004C77D9"/>
    <w:rsid w:val="004D0664"/>
    <w:rsid w:val="004D326D"/>
    <w:rsid w:val="004D4064"/>
    <w:rsid w:val="004D533C"/>
    <w:rsid w:val="004E0A71"/>
    <w:rsid w:val="004E5E1F"/>
    <w:rsid w:val="004E679F"/>
    <w:rsid w:val="004F1F25"/>
    <w:rsid w:val="004F473F"/>
    <w:rsid w:val="004F4779"/>
    <w:rsid w:val="004F5889"/>
    <w:rsid w:val="004F6201"/>
    <w:rsid w:val="004F6292"/>
    <w:rsid w:val="005037C9"/>
    <w:rsid w:val="00505EF8"/>
    <w:rsid w:val="00513796"/>
    <w:rsid w:val="00513946"/>
    <w:rsid w:val="0051426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8F"/>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862E2"/>
    <w:rsid w:val="00591765"/>
    <w:rsid w:val="00592952"/>
    <w:rsid w:val="00593136"/>
    <w:rsid w:val="00593BEB"/>
    <w:rsid w:val="0059450C"/>
    <w:rsid w:val="00597C0B"/>
    <w:rsid w:val="005A1A14"/>
    <w:rsid w:val="005A28F0"/>
    <w:rsid w:val="005A2FFC"/>
    <w:rsid w:val="005A349B"/>
    <w:rsid w:val="005B1522"/>
    <w:rsid w:val="005B1D43"/>
    <w:rsid w:val="005B2098"/>
    <w:rsid w:val="005B5C0C"/>
    <w:rsid w:val="005B79DC"/>
    <w:rsid w:val="005C0B49"/>
    <w:rsid w:val="005C3F58"/>
    <w:rsid w:val="005C43EE"/>
    <w:rsid w:val="005C7466"/>
    <w:rsid w:val="005C7BBB"/>
    <w:rsid w:val="005C7FAF"/>
    <w:rsid w:val="005D3FDB"/>
    <w:rsid w:val="005E16CF"/>
    <w:rsid w:val="005E2724"/>
    <w:rsid w:val="005E2B0C"/>
    <w:rsid w:val="005E4256"/>
    <w:rsid w:val="005E4937"/>
    <w:rsid w:val="005F01FC"/>
    <w:rsid w:val="005F2F0E"/>
    <w:rsid w:val="005F3F27"/>
    <w:rsid w:val="005F4DF3"/>
    <w:rsid w:val="005F648D"/>
    <w:rsid w:val="006011C0"/>
    <w:rsid w:val="00601A49"/>
    <w:rsid w:val="00604A03"/>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29A4"/>
    <w:rsid w:val="00633E2B"/>
    <w:rsid w:val="00646C7D"/>
    <w:rsid w:val="00646F5E"/>
    <w:rsid w:val="00650150"/>
    <w:rsid w:val="00653463"/>
    <w:rsid w:val="00654341"/>
    <w:rsid w:val="00657E3F"/>
    <w:rsid w:val="00663141"/>
    <w:rsid w:val="006662D6"/>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534"/>
    <w:rsid w:val="006A6A4A"/>
    <w:rsid w:val="006A7602"/>
    <w:rsid w:val="006B1056"/>
    <w:rsid w:val="006B1561"/>
    <w:rsid w:val="006B1EC1"/>
    <w:rsid w:val="006B2681"/>
    <w:rsid w:val="006B3878"/>
    <w:rsid w:val="006B47BB"/>
    <w:rsid w:val="006B56B3"/>
    <w:rsid w:val="006C1D50"/>
    <w:rsid w:val="006C3BF7"/>
    <w:rsid w:val="006C4333"/>
    <w:rsid w:val="006C56E6"/>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60D2"/>
    <w:rsid w:val="006E6442"/>
    <w:rsid w:val="006E747F"/>
    <w:rsid w:val="006E7644"/>
    <w:rsid w:val="006F39E9"/>
    <w:rsid w:val="006F60BE"/>
    <w:rsid w:val="006F6670"/>
    <w:rsid w:val="00701CCD"/>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596A"/>
    <w:rsid w:val="00796A15"/>
    <w:rsid w:val="007A0933"/>
    <w:rsid w:val="007A0A3C"/>
    <w:rsid w:val="007A270D"/>
    <w:rsid w:val="007A2D5F"/>
    <w:rsid w:val="007A2EE9"/>
    <w:rsid w:val="007A32CA"/>
    <w:rsid w:val="007A3AC2"/>
    <w:rsid w:val="007A440A"/>
    <w:rsid w:val="007B0232"/>
    <w:rsid w:val="007B078C"/>
    <w:rsid w:val="007B09E7"/>
    <w:rsid w:val="007B5249"/>
    <w:rsid w:val="007C03F4"/>
    <w:rsid w:val="007C244D"/>
    <w:rsid w:val="007C2EE3"/>
    <w:rsid w:val="007C33A8"/>
    <w:rsid w:val="007C367F"/>
    <w:rsid w:val="007C617E"/>
    <w:rsid w:val="007C6934"/>
    <w:rsid w:val="007C6DB9"/>
    <w:rsid w:val="007C7A9F"/>
    <w:rsid w:val="007D06E5"/>
    <w:rsid w:val="007D1CBC"/>
    <w:rsid w:val="007D3520"/>
    <w:rsid w:val="007D4F76"/>
    <w:rsid w:val="007D5D82"/>
    <w:rsid w:val="007D6DC9"/>
    <w:rsid w:val="007E093A"/>
    <w:rsid w:val="007E23A1"/>
    <w:rsid w:val="007E42B4"/>
    <w:rsid w:val="007E645B"/>
    <w:rsid w:val="007E7E7F"/>
    <w:rsid w:val="007F0A73"/>
    <w:rsid w:val="007F1113"/>
    <w:rsid w:val="007F1FE1"/>
    <w:rsid w:val="007F2AE1"/>
    <w:rsid w:val="007F31BC"/>
    <w:rsid w:val="007F5B9C"/>
    <w:rsid w:val="007F6342"/>
    <w:rsid w:val="007F6574"/>
    <w:rsid w:val="00802B1B"/>
    <w:rsid w:val="008066C5"/>
    <w:rsid w:val="00806AA3"/>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73F"/>
    <w:rsid w:val="00851CDE"/>
    <w:rsid w:val="008529B6"/>
    <w:rsid w:val="0085452B"/>
    <w:rsid w:val="008575CD"/>
    <w:rsid w:val="008602C8"/>
    <w:rsid w:val="00862C1B"/>
    <w:rsid w:val="00862F6C"/>
    <w:rsid w:val="00870331"/>
    <w:rsid w:val="00871595"/>
    <w:rsid w:val="008719DE"/>
    <w:rsid w:val="008803B8"/>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A5C5C"/>
    <w:rsid w:val="008B09FB"/>
    <w:rsid w:val="008B0DE3"/>
    <w:rsid w:val="008B1110"/>
    <w:rsid w:val="008B3625"/>
    <w:rsid w:val="008B3F13"/>
    <w:rsid w:val="008B48A2"/>
    <w:rsid w:val="008C064F"/>
    <w:rsid w:val="008C0E42"/>
    <w:rsid w:val="008C1DEB"/>
    <w:rsid w:val="008C33B9"/>
    <w:rsid w:val="008C3904"/>
    <w:rsid w:val="008C43EB"/>
    <w:rsid w:val="008D0345"/>
    <w:rsid w:val="008D22A2"/>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701D"/>
    <w:rsid w:val="00900775"/>
    <w:rsid w:val="009017C4"/>
    <w:rsid w:val="009017E9"/>
    <w:rsid w:val="00901E16"/>
    <w:rsid w:val="00906308"/>
    <w:rsid w:val="009071B0"/>
    <w:rsid w:val="0091218F"/>
    <w:rsid w:val="00913D36"/>
    <w:rsid w:val="00916A25"/>
    <w:rsid w:val="009220F4"/>
    <w:rsid w:val="00924B18"/>
    <w:rsid w:val="00927220"/>
    <w:rsid w:val="00931512"/>
    <w:rsid w:val="0093197F"/>
    <w:rsid w:val="00932ECC"/>
    <w:rsid w:val="00933489"/>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5F28"/>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0672"/>
    <w:rsid w:val="009A2D5F"/>
    <w:rsid w:val="009A41A4"/>
    <w:rsid w:val="009A6AEC"/>
    <w:rsid w:val="009A6E65"/>
    <w:rsid w:val="009B1DDA"/>
    <w:rsid w:val="009B2B2A"/>
    <w:rsid w:val="009B2FCF"/>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4BEE"/>
    <w:rsid w:val="00A45645"/>
    <w:rsid w:val="00A45B7E"/>
    <w:rsid w:val="00A5023D"/>
    <w:rsid w:val="00A52D10"/>
    <w:rsid w:val="00A551D9"/>
    <w:rsid w:val="00A55A99"/>
    <w:rsid w:val="00A60999"/>
    <w:rsid w:val="00A61607"/>
    <w:rsid w:val="00A6558E"/>
    <w:rsid w:val="00A6605A"/>
    <w:rsid w:val="00A66CF2"/>
    <w:rsid w:val="00A66F3B"/>
    <w:rsid w:val="00A70B04"/>
    <w:rsid w:val="00A70D38"/>
    <w:rsid w:val="00A729AC"/>
    <w:rsid w:val="00A73EDF"/>
    <w:rsid w:val="00A7443B"/>
    <w:rsid w:val="00A750B4"/>
    <w:rsid w:val="00A75960"/>
    <w:rsid w:val="00A7661B"/>
    <w:rsid w:val="00A7664C"/>
    <w:rsid w:val="00A81A73"/>
    <w:rsid w:val="00A83261"/>
    <w:rsid w:val="00A83BB1"/>
    <w:rsid w:val="00A84314"/>
    <w:rsid w:val="00A84BE6"/>
    <w:rsid w:val="00A87171"/>
    <w:rsid w:val="00A90613"/>
    <w:rsid w:val="00A90AB6"/>
    <w:rsid w:val="00A94373"/>
    <w:rsid w:val="00A97368"/>
    <w:rsid w:val="00AA13EE"/>
    <w:rsid w:val="00AA2A43"/>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532"/>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129"/>
    <w:rsid w:val="00B4629C"/>
    <w:rsid w:val="00B46810"/>
    <w:rsid w:val="00B50758"/>
    <w:rsid w:val="00B55367"/>
    <w:rsid w:val="00B56EF0"/>
    <w:rsid w:val="00B5707E"/>
    <w:rsid w:val="00B5723C"/>
    <w:rsid w:val="00B578FA"/>
    <w:rsid w:val="00B62B35"/>
    <w:rsid w:val="00B649E2"/>
    <w:rsid w:val="00B6507C"/>
    <w:rsid w:val="00B66516"/>
    <w:rsid w:val="00B6724A"/>
    <w:rsid w:val="00B70074"/>
    <w:rsid w:val="00B70C34"/>
    <w:rsid w:val="00B7292B"/>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132EA"/>
    <w:rsid w:val="00C13C3B"/>
    <w:rsid w:val="00C14FE9"/>
    <w:rsid w:val="00C150BF"/>
    <w:rsid w:val="00C150FA"/>
    <w:rsid w:val="00C1587D"/>
    <w:rsid w:val="00C164CB"/>
    <w:rsid w:val="00C20BA0"/>
    <w:rsid w:val="00C20FC9"/>
    <w:rsid w:val="00C23246"/>
    <w:rsid w:val="00C24A9C"/>
    <w:rsid w:val="00C258A3"/>
    <w:rsid w:val="00C32943"/>
    <w:rsid w:val="00C33E64"/>
    <w:rsid w:val="00C354CA"/>
    <w:rsid w:val="00C40FDD"/>
    <w:rsid w:val="00C41519"/>
    <w:rsid w:val="00C43632"/>
    <w:rsid w:val="00C452C4"/>
    <w:rsid w:val="00C46500"/>
    <w:rsid w:val="00C5013E"/>
    <w:rsid w:val="00C50E94"/>
    <w:rsid w:val="00C510F7"/>
    <w:rsid w:val="00C513B8"/>
    <w:rsid w:val="00C51A93"/>
    <w:rsid w:val="00C51AF6"/>
    <w:rsid w:val="00C54923"/>
    <w:rsid w:val="00C57963"/>
    <w:rsid w:val="00C60223"/>
    <w:rsid w:val="00C65956"/>
    <w:rsid w:val="00C65FED"/>
    <w:rsid w:val="00C678C7"/>
    <w:rsid w:val="00C705D0"/>
    <w:rsid w:val="00C71577"/>
    <w:rsid w:val="00C735EF"/>
    <w:rsid w:val="00C73F64"/>
    <w:rsid w:val="00C755C5"/>
    <w:rsid w:val="00C84556"/>
    <w:rsid w:val="00C85244"/>
    <w:rsid w:val="00C86F8F"/>
    <w:rsid w:val="00C91802"/>
    <w:rsid w:val="00C91D23"/>
    <w:rsid w:val="00C928C6"/>
    <w:rsid w:val="00C93052"/>
    <w:rsid w:val="00C930B7"/>
    <w:rsid w:val="00C940C9"/>
    <w:rsid w:val="00C951E0"/>
    <w:rsid w:val="00C952D4"/>
    <w:rsid w:val="00C958BF"/>
    <w:rsid w:val="00C9658E"/>
    <w:rsid w:val="00CA1A85"/>
    <w:rsid w:val="00CA1E69"/>
    <w:rsid w:val="00CA4338"/>
    <w:rsid w:val="00CA46E1"/>
    <w:rsid w:val="00CA476F"/>
    <w:rsid w:val="00CA4ED9"/>
    <w:rsid w:val="00CB26A5"/>
    <w:rsid w:val="00CB76AA"/>
    <w:rsid w:val="00CC23A8"/>
    <w:rsid w:val="00CC2CCC"/>
    <w:rsid w:val="00CC5669"/>
    <w:rsid w:val="00CC69C9"/>
    <w:rsid w:val="00CD3703"/>
    <w:rsid w:val="00CD4A49"/>
    <w:rsid w:val="00CE01D4"/>
    <w:rsid w:val="00CE045E"/>
    <w:rsid w:val="00CE325F"/>
    <w:rsid w:val="00CE3A24"/>
    <w:rsid w:val="00CE3CB2"/>
    <w:rsid w:val="00CE4DDD"/>
    <w:rsid w:val="00CE5781"/>
    <w:rsid w:val="00CE654E"/>
    <w:rsid w:val="00CF2F3E"/>
    <w:rsid w:val="00CF322F"/>
    <w:rsid w:val="00CF32F8"/>
    <w:rsid w:val="00CF5714"/>
    <w:rsid w:val="00D02BA0"/>
    <w:rsid w:val="00D03321"/>
    <w:rsid w:val="00D03A67"/>
    <w:rsid w:val="00D05EDF"/>
    <w:rsid w:val="00D0794F"/>
    <w:rsid w:val="00D102A3"/>
    <w:rsid w:val="00D10D03"/>
    <w:rsid w:val="00D139BE"/>
    <w:rsid w:val="00D14C2D"/>
    <w:rsid w:val="00D1703B"/>
    <w:rsid w:val="00D203C7"/>
    <w:rsid w:val="00D21958"/>
    <w:rsid w:val="00D228D6"/>
    <w:rsid w:val="00D22D42"/>
    <w:rsid w:val="00D23973"/>
    <w:rsid w:val="00D27F4B"/>
    <w:rsid w:val="00D31B50"/>
    <w:rsid w:val="00D336AE"/>
    <w:rsid w:val="00D35197"/>
    <w:rsid w:val="00D376D3"/>
    <w:rsid w:val="00D449EE"/>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766FF"/>
    <w:rsid w:val="00D806D1"/>
    <w:rsid w:val="00D87BE8"/>
    <w:rsid w:val="00D93B35"/>
    <w:rsid w:val="00D9554D"/>
    <w:rsid w:val="00D972BB"/>
    <w:rsid w:val="00DA1D74"/>
    <w:rsid w:val="00DA2AE2"/>
    <w:rsid w:val="00DA34EE"/>
    <w:rsid w:val="00DA3D22"/>
    <w:rsid w:val="00DA6948"/>
    <w:rsid w:val="00DB0F1B"/>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E7FAA"/>
    <w:rsid w:val="00DF0541"/>
    <w:rsid w:val="00DF09AF"/>
    <w:rsid w:val="00DF143E"/>
    <w:rsid w:val="00DF1E48"/>
    <w:rsid w:val="00DF2352"/>
    <w:rsid w:val="00DF51D1"/>
    <w:rsid w:val="00E0516F"/>
    <w:rsid w:val="00E0631F"/>
    <w:rsid w:val="00E06EEC"/>
    <w:rsid w:val="00E119A2"/>
    <w:rsid w:val="00E21901"/>
    <w:rsid w:val="00E31466"/>
    <w:rsid w:val="00E32464"/>
    <w:rsid w:val="00E32578"/>
    <w:rsid w:val="00E3647A"/>
    <w:rsid w:val="00E37BE1"/>
    <w:rsid w:val="00E37EEE"/>
    <w:rsid w:val="00E43583"/>
    <w:rsid w:val="00E451EA"/>
    <w:rsid w:val="00E545FE"/>
    <w:rsid w:val="00E614D6"/>
    <w:rsid w:val="00E72973"/>
    <w:rsid w:val="00E72EE9"/>
    <w:rsid w:val="00E7531F"/>
    <w:rsid w:val="00E76772"/>
    <w:rsid w:val="00E76DD9"/>
    <w:rsid w:val="00E806D6"/>
    <w:rsid w:val="00E814C7"/>
    <w:rsid w:val="00E8175B"/>
    <w:rsid w:val="00E8197F"/>
    <w:rsid w:val="00E82F43"/>
    <w:rsid w:val="00E84976"/>
    <w:rsid w:val="00E86A36"/>
    <w:rsid w:val="00E92B62"/>
    <w:rsid w:val="00E9330D"/>
    <w:rsid w:val="00E938CD"/>
    <w:rsid w:val="00E94520"/>
    <w:rsid w:val="00E958C4"/>
    <w:rsid w:val="00EA1405"/>
    <w:rsid w:val="00EA4544"/>
    <w:rsid w:val="00EA5065"/>
    <w:rsid w:val="00EA6203"/>
    <w:rsid w:val="00EA7ABD"/>
    <w:rsid w:val="00EB5287"/>
    <w:rsid w:val="00EB605D"/>
    <w:rsid w:val="00EB7B38"/>
    <w:rsid w:val="00ED08D4"/>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6AC1"/>
    <w:rsid w:val="00F17FBD"/>
    <w:rsid w:val="00F20AA1"/>
    <w:rsid w:val="00F213A1"/>
    <w:rsid w:val="00F25FF6"/>
    <w:rsid w:val="00F3125A"/>
    <w:rsid w:val="00F33181"/>
    <w:rsid w:val="00F339EC"/>
    <w:rsid w:val="00F37F10"/>
    <w:rsid w:val="00F4131A"/>
    <w:rsid w:val="00F416EC"/>
    <w:rsid w:val="00F44997"/>
    <w:rsid w:val="00F44D79"/>
    <w:rsid w:val="00F462D5"/>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1D63"/>
    <w:rsid w:val="00F824C1"/>
    <w:rsid w:val="00F848F5"/>
    <w:rsid w:val="00F8695F"/>
    <w:rsid w:val="00F86BA2"/>
    <w:rsid w:val="00F904E6"/>
    <w:rsid w:val="00F91020"/>
    <w:rsid w:val="00F9264F"/>
    <w:rsid w:val="00F93863"/>
    <w:rsid w:val="00F9392A"/>
    <w:rsid w:val="00F94DDC"/>
    <w:rsid w:val="00F975D7"/>
    <w:rsid w:val="00F97AB5"/>
    <w:rsid w:val="00FA2CD4"/>
    <w:rsid w:val="00FA3DBB"/>
    <w:rsid w:val="00FA6BF5"/>
    <w:rsid w:val="00FB03AE"/>
    <w:rsid w:val="00FB116A"/>
    <w:rsid w:val="00FB2D3F"/>
    <w:rsid w:val="00FB3002"/>
    <w:rsid w:val="00FB30D2"/>
    <w:rsid w:val="00FB4508"/>
    <w:rsid w:val="00FB6E24"/>
    <w:rsid w:val="00FB7024"/>
    <w:rsid w:val="00FC2584"/>
    <w:rsid w:val="00FD32B3"/>
    <w:rsid w:val="00FD4D5C"/>
    <w:rsid w:val="00FD5E2E"/>
    <w:rsid w:val="00FD634F"/>
    <w:rsid w:val="00FD6AFB"/>
    <w:rsid w:val="00FD6FDA"/>
    <w:rsid w:val="00FE40DC"/>
    <w:rsid w:val="00FE4B46"/>
    <w:rsid w:val="00FE55BA"/>
    <w:rsid w:val="00FE5A92"/>
    <w:rsid w:val="00FE7547"/>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2137</Words>
  <Characters>126184</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